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9856E" w14:textId="70F37ADB" w:rsidR="008C33AE" w:rsidRDefault="00315AB5">
      <w:pPr>
        <w:spacing w:line="480" w:lineRule="auto"/>
        <w:jc w:val="center"/>
        <w:rPr>
          <w:b/>
        </w:rPr>
      </w:pPr>
      <w:r>
        <w:rPr>
          <w:b/>
        </w:rPr>
        <w:t>Exten</w:t>
      </w:r>
      <w:r w:rsidR="00FE18B0">
        <w:rPr>
          <w:b/>
        </w:rPr>
        <w:t>d</w:t>
      </w:r>
      <w:r>
        <w:rPr>
          <w:b/>
        </w:rPr>
        <w:t>ing the phenotypes a</w:t>
      </w:r>
      <w:r w:rsidR="00B13EC6">
        <w:rPr>
          <w:b/>
        </w:rPr>
        <w:t>s</w:t>
      </w:r>
      <w:r>
        <w:rPr>
          <w:b/>
        </w:rPr>
        <w:t xml:space="preserve">sociated with </w:t>
      </w:r>
      <w:r w:rsidRPr="00F500DB">
        <w:rPr>
          <w:b/>
          <w:i/>
          <w:iCs/>
        </w:rPr>
        <w:t>TRIO</w:t>
      </w:r>
      <w:r>
        <w:rPr>
          <w:b/>
        </w:rPr>
        <w:t xml:space="preserve"> gene </w:t>
      </w:r>
      <w:r w:rsidR="00B13EC6">
        <w:rPr>
          <w:b/>
        </w:rPr>
        <w:t>variants</w:t>
      </w:r>
      <w:r>
        <w:rPr>
          <w:b/>
        </w:rPr>
        <w:t xml:space="preserve"> in a coh</w:t>
      </w:r>
      <w:r w:rsidR="00A119ED">
        <w:rPr>
          <w:b/>
        </w:rPr>
        <w:t>o</w:t>
      </w:r>
      <w:r>
        <w:rPr>
          <w:b/>
        </w:rPr>
        <w:t xml:space="preserve">rt of </w:t>
      </w:r>
      <w:r w:rsidR="00B46054">
        <w:rPr>
          <w:b/>
        </w:rPr>
        <w:t>2</w:t>
      </w:r>
      <w:r w:rsidR="002E2CBE">
        <w:rPr>
          <w:b/>
        </w:rPr>
        <w:t>5</w:t>
      </w:r>
      <w:r>
        <w:rPr>
          <w:b/>
        </w:rPr>
        <w:t xml:space="preserve"> patients </w:t>
      </w:r>
      <w:r w:rsidR="00EE4A87">
        <w:rPr>
          <w:b/>
        </w:rPr>
        <w:t>and review of the literature</w:t>
      </w:r>
    </w:p>
    <w:p w14:paraId="3ADB2C01" w14:textId="282DA41E" w:rsidR="008C33AE" w:rsidRPr="007A6834" w:rsidRDefault="0047516B" w:rsidP="00FE18B0">
      <w:pPr>
        <w:pStyle w:val="CorpsA"/>
        <w:spacing w:after="0" w:line="288" w:lineRule="auto"/>
        <w:jc w:val="both"/>
        <w:rPr>
          <w:rFonts w:ascii="Times New Roman" w:hAnsi="Times New Roman" w:cs="Times New Roman"/>
          <w:sz w:val="24"/>
          <w:szCs w:val="24"/>
          <w:lang w:val="en-GB"/>
        </w:rPr>
      </w:pPr>
      <w:r w:rsidRPr="007A6834">
        <w:rPr>
          <w:rFonts w:ascii="Times New Roman" w:hAnsi="Times New Roman" w:cs="Times New Roman"/>
          <w:sz w:val="24"/>
          <w:szCs w:val="24"/>
          <w:lang w:val="en-GB"/>
        </w:rPr>
        <w:t xml:space="preserve">Gabriella </w:t>
      </w:r>
      <w:r w:rsidR="00315AB5" w:rsidRPr="007A6834">
        <w:rPr>
          <w:rFonts w:ascii="Times New Roman" w:hAnsi="Times New Roman" w:cs="Times New Roman"/>
          <w:sz w:val="24"/>
          <w:szCs w:val="24"/>
          <w:lang w:val="en-GB"/>
        </w:rPr>
        <w:t>Gazdagh</w:t>
      </w:r>
      <w:r w:rsidR="008C33AE" w:rsidRPr="007A6834">
        <w:rPr>
          <w:rFonts w:ascii="Times New Roman" w:hAnsi="Times New Roman" w:cs="Times New Roman"/>
          <w:sz w:val="24"/>
          <w:szCs w:val="24"/>
          <w:vertAlign w:val="superscript"/>
          <w:lang w:val="en-GB"/>
        </w:rPr>
        <w:t>1</w:t>
      </w:r>
      <w:r w:rsidR="00D968BE" w:rsidRPr="007A6834">
        <w:rPr>
          <w:rFonts w:ascii="Times New Roman" w:hAnsi="Times New Roman" w:cs="Times New Roman"/>
          <w:sz w:val="24"/>
          <w:szCs w:val="24"/>
          <w:vertAlign w:val="superscript"/>
          <w:lang w:val="en-GB"/>
        </w:rPr>
        <w:t>,2</w:t>
      </w:r>
      <w:r w:rsidR="008C33AE" w:rsidRPr="007A6834">
        <w:rPr>
          <w:rFonts w:ascii="Times New Roman" w:hAnsi="Times New Roman" w:cs="Times New Roman"/>
          <w:sz w:val="24"/>
          <w:szCs w:val="24"/>
          <w:lang w:val="en-GB"/>
        </w:rPr>
        <w:t>,</w:t>
      </w:r>
      <w:r w:rsidR="00D968BE" w:rsidRPr="007A6834">
        <w:rPr>
          <w:rFonts w:ascii="Times New Roman" w:hAnsi="Times New Roman" w:cs="Times New Roman"/>
          <w:sz w:val="24"/>
          <w:szCs w:val="24"/>
          <w:lang w:val="en-GB"/>
        </w:rPr>
        <w:t xml:space="preserve"> </w:t>
      </w:r>
      <w:r w:rsidR="00A119ED" w:rsidRPr="00FE18B0">
        <w:rPr>
          <w:rFonts w:ascii="Times New Roman" w:hAnsi="Times New Roman" w:cs="Times New Roman"/>
          <w:sz w:val="24"/>
          <w:szCs w:val="24"/>
          <w:lang w:val="en-GB"/>
        </w:rPr>
        <w:t>David Hunt</w:t>
      </w:r>
      <w:r w:rsidR="00F1028E">
        <w:rPr>
          <w:rFonts w:ascii="Times New Roman" w:hAnsi="Times New Roman" w:cs="Times New Roman"/>
          <w:sz w:val="24"/>
          <w:szCs w:val="24"/>
          <w:vertAlign w:val="superscript"/>
          <w:lang w:val="en-GB"/>
        </w:rPr>
        <w:t>1</w:t>
      </w:r>
      <w:r w:rsidR="00A119ED" w:rsidRPr="00FE18B0">
        <w:rPr>
          <w:rFonts w:ascii="Times New Roman" w:hAnsi="Times New Roman" w:cs="Times New Roman"/>
          <w:sz w:val="24"/>
          <w:szCs w:val="24"/>
          <w:lang w:val="en-GB"/>
        </w:rPr>
        <w:t xml:space="preserve">, </w:t>
      </w:r>
      <w:r w:rsidR="000175BE">
        <w:rPr>
          <w:rFonts w:ascii="Times New Roman" w:hAnsi="Times New Roman" w:cs="Times New Roman"/>
          <w:sz w:val="24"/>
          <w:szCs w:val="24"/>
          <w:lang w:val="en-GB"/>
        </w:rPr>
        <w:t>Anna Maria Cueto Gonzalez</w:t>
      </w:r>
      <w:r w:rsidR="000175BE">
        <w:rPr>
          <w:rFonts w:ascii="Times New Roman" w:hAnsi="Times New Roman" w:cs="Times New Roman"/>
          <w:sz w:val="24"/>
          <w:szCs w:val="24"/>
          <w:vertAlign w:val="superscript"/>
          <w:lang w:val="en-GB"/>
        </w:rPr>
        <w:t>3</w:t>
      </w:r>
      <w:r w:rsidR="000175BE">
        <w:rPr>
          <w:rFonts w:ascii="Times New Roman" w:hAnsi="Times New Roman" w:cs="Times New Roman"/>
          <w:sz w:val="24"/>
          <w:szCs w:val="24"/>
          <w:lang w:val="en-GB"/>
        </w:rPr>
        <w:t xml:space="preserve">, </w:t>
      </w:r>
      <w:r w:rsidR="00A119ED" w:rsidRPr="00FE18B0">
        <w:rPr>
          <w:rFonts w:ascii="Times New Roman" w:eastAsia="Times New Roman" w:hAnsi="Times New Roman" w:cs="Times New Roman"/>
          <w:sz w:val="24"/>
          <w:szCs w:val="24"/>
          <w:lang w:val="en-GB"/>
        </w:rPr>
        <w:t>Monserrat Pons Rodriguez</w:t>
      </w:r>
      <w:r w:rsidR="000175BE">
        <w:rPr>
          <w:rFonts w:ascii="Times New Roman" w:hAnsi="Times New Roman" w:cs="Times New Roman"/>
          <w:sz w:val="24"/>
          <w:szCs w:val="24"/>
          <w:vertAlign w:val="superscript"/>
          <w:lang w:val="en-US"/>
        </w:rPr>
        <w:t>4</w:t>
      </w:r>
      <w:r w:rsidR="00A119ED" w:rsidRPr="00FE18B0">
        <w:rPr>
          <w:rFonts w:ascii="Times New Roman" w:eastAsia="Times New Roman" w:hAnsi="Times New Roman" w:cs="Times New Roman"/>
          <w:sz w:val="24"/>
          <w:szCs w:val="24"/>
          <w:lang w:val="en-GB"/>
        </w:rPr>
        <w:t>,</w:t>
      </w:r>
      <w:r w:rsidR="00A119ED" w:rsidRPr="00FE18B0">
        <w:rPr>
          <w:rFonts w:ascii="Times New Roman" w:hAnsi="Times New Roman" w:cs="Times New Roman"/>
          <w:sz w:val="24"/>
          <w:szCs w:val="24"/>
          <w:lang w:val="en-GB"/>
        </w:rPr>
        <w:t xml:space="preserve"> </w:t>
      </w:r>
      <w:r w:rsidR="00A119ED" w:rsidRPr="007A6834">
        <w:rPr>
          <w:rFonts w:ascii="Times New Roman" w:eastAsia="Times New Roman" w:hAnsi="Times New Roman" w:cs="Times New Roman"/>
          <w:color w:val="auto"/>
          <w:sz w:val="24"/>
          <w:szCs w:val="24"/>
          <w:lang w:val="en-US" w:eastAsia="en-CA"/>
        </w:rPr>
        <w:t>Ayeshah Chaudhry</w:t>
      </w:r>
      <w:r w:rsidR="00A96D15" w:rsidRPr="007A6834">
        <w:rPr>
          <w:rFonts w:ascii="Times New Roman" w:hAnsi="Times New Roman" w:cs="Times New Roman"/>
          <w:color w:val="auto"/>
          <w:sz w:val="24"/>
          <w:szCs w:val="24"/>
          <w:vertAlign w:val="superscript"/>
          <w:lang w:val="en-US"/>
        </w:rPr>
        <w:t>5</w:t>
      </w:r>
      <w:r w:rsidR="00793665">
        <w:rPr>
          <w:rFonts w:ascii="Times New Roman" w:hAnsi="Times New Roman" w:cs="Times New Roman"/>
          <w:sz w:val="24"/>
          <w:szCs w:val="24"/>
          <w:vertAlign w:val="superscript"/>
          <w:lang w:val="en-US"/>
        </w:rPr>
        <w:t>,6</w:t>
      </w:r>
      <w:r w:rsidR="00A119ED" w:rsidRPr="00FE18B0">
        <w:rPr>
          <w:rFonts w:ascii="Times New Roman" w:hAnsi="Times New Roman" w:cs="Times New Roman"/>
          <w:sz w:val="24"/>
          <w:szCs w:val="24"/>
          <w:lang w:val="en-US"/>
        </w:rPr>
        <w:t xml:space="preserve">, </w:t>
      </w:r>
      <w:r w:rsidR="00A119ED" w:rsidRPr="00FE18B0">
        <w:rPr>
          <w:rFonts w:ascii="Times New Roman" w:eastAsia="Times New Roman" w:hAnsi="Times New Roman" w:cs="Times New Roman"/>
          <w:sz w:val="24"/>
          <w:szCs w:val="24"/>
          <w:lang w:val="en-GB"/>
        </w:rPr>
        <w:t>Marcos Madruga</w:t>
      </w:r>
      <w:r w:rsidR="00793665">
        <w:rPr>
          <w:rFonts w:ascii="Times New Roman" w:hAnsi="Times New Roman" w:cs="Times New Roman"/>
          <w:sz w:val="24"/>
          <w:szCs w:val="24"/>
          <w:vertAlign w:val="superscript"/>
          <w:lang w:val="en-GB"/>
        </w:rPr>
        <w:t>7</w:t>
      </w:r>
      <w:r w:rsidR="00A119ED" w:rsidRPr="00FE18B0">
        <w:rPr>
          <w:rFonts w:ascii="Times New Roman" w:eastAsia="Times New Roman" w:hAnsi="Times New Roman" w:cs="Times New Roman"/>
          <w:sz w:val="24"/>
          <w:szCs w:val="24"/>
          <w:lang w:val="en-GB"/>
        </w:rPr>
        <w:t xml:space="preserve">, </w:t>
      </w:r>
      <w:r w:rsidR="00A119ED" w:rsidRPr="00FE18B0">
        <w:rPr>
          <w:rFonts w:ascii="Times New Roman" w:hAnsi="Times New Roman" w:cs="Times New Roman"/>
          <w:sz w:val="24"/>
          <w:szCs w:val="24"/>
          <w:lang w:val="en-US"/>
        </w:rPr>
        <w:t>Fleur Vansenne</w:t>
      </w:r>
      <w:r w:rsidR="00793665">
        <w:rPr>
          <w:rFonts w:ascii="Times New Roman" w:hAnsi="Times New Roman" w:cs="Times New Roman"/>
          <w:sz w:val="24"/>
          <w:szCs w:val="24"/>
          <w:vertAlign w:val="superscript"/>
          <w:lang w:val="en-GB"/>
        </w:rPr>
        <w:t>8</w:t>
      </w:r>
      <w:r w:rsidR="00A119ED" w:rsidRPr="00FE18B0">
        <w:rPr>
          <w:rFonts w:ascii="Times New Roman" w:hAnsi="Times New Roman" w:cs="Times New Roman"/>
          <w:sz w:val="24"/>
          <w:szCs w:val="24"/>
          <w:lang w:val="en-GB"/>
        </w:rPr>
        <w:t xml:space="preserve">, </w:t>
      </w:r>
      <w:r w:rsidR="00F1028E">
        <w:rPr>
          <w:rFonts w:ascii="Times New Roman" w:hAnsi="Times New Roman" w:cs="Times New Roman"/>
          <w:sz w:val="24"/>
          <w:szCs w:val="24"/>
          <w:lang w:val="en-GB"/>
        </w:rPr>
        <w:t>Deborah Shears</w:t>
      </w:r>
      <w:r w:rsidR="00793665">
        <w:rPr>
          <w:rFonts w:ascii="Times New Roman" w:hAnsi="Times New Roman" w:cs="Times New Roman"/>
          <w:sz w:val="24"/>
          <w:szCs w:val="24"/>
          <w:vertAlign w:val="superscript"/>
          <w:lang w:val="en-GB"/>
        </w:rPr>
        <w:t>9</w:t>
      </w:r>
      <w:r w:rsidR="00F1028E">
        <w:rPr>
          <w:rFonts w:ascii="Times New Roman" w:hAnsi="Times New Roman" w:cs="Times New Roman"/>
          <w:sz w:val="24"/>
          <w:szCs w:val="24"/>
          <w:lang w:val="en-GB"/>
        </w:rPr>
        <w:t xml:space="preserve">, </w:t>
      </w:r>
      <w:r w:rsidR="00A119ED" w:rsidRPr="00FE18B0">
        <w:rPr>
          <w:rFonts w:ascii="Times New Roman" w:hAnsi="Times New Roman" w:cs="Times New Roman"/>
          <w:sz w:val="24"/>
          <w:szCs w:val="24"/>
          <w:lang w:val="en-GB"/>
        </w:rPr>
        <w:t>Aurore Curie</w:t>
      </w:r>
      <w:r w:rsidR="000F1A7B">
        <w:rPr>
          <w:rFonts w:ascii="Times New Roman" w:hAnsi="Times New Roman" w:cs="Times New Roman"/>
          <w:sz w:val="24"/>
          <w:szCs w:val="24"/>
          <w:vertAlign w:val="superscript"/>
          <w:lang w:val="en-GB"/>
        </w:rPr>
        <w:t>10</w:t>
      </w:r>
      <w:r w:rsidR="00A119ED" w:rsidRPr="00FE18B0">
        <w:rPr>
          <w:rFonts w:ascii="Times New Roman" w:hAnsi="Times New Roman" w:cs="Times New Roman"/>
          <w:sz w:val="24"/>
          <w:szCs w:val="24"/>
          <w:lang w:val="en-GB"/>
        </w:rPr>
        <w:t>,</w:t>
      </w:r>
      <w:r w:rsidR="000F1A7B">
        <w:rPr>
          <w:rFonts w:ascii="Times New Roman" w:hAnsi="Times New Roman" w:cs="Times New Roman"/>
          <w:sz w:val="24"/>
          <w:szCs w:val="24"/>
          <w:lang w:val="en-GB"/>
        </w:rPr>
        <w:t xml:space="preserve"> Eva</w:t>
      </w:r>
      <w:r w:rsidR="00882363">
        <w:rPr>
          <w:rFonts w:ascii="Times New Roman" w:hAnsi="Times New Roman" w:cs="Times New Roman"/>
          <w:sz w:val="24"/>
          <w:szCs w:val="24"/>
          <w:lang w:val="en-GB"/>
        </w:rPr>
        <w:t>-</w:t>
      </w:r>
      <w:r w:rsidR="000F1A7B">
        <w:rPr>
          <w:rFonts w:ascii="Times New Roman" w:hAnsi="Times New Roman" w:cs="Times New Roman"/>
          <w:sz w:val="24"/>
          <w:szCs w:val="24"/>
          <w:lang w:val="en-GB"/>
        </w:rPr>
        <w:t>Lena S</w:t>
      </w:r>
      <w:r w:rsidR="00882363">
        <w:rPr>
          <w:rFonts w:ascii="Times New Roman" w:hAnsi="Times New Roman" w:cs="Times New Roman"/>
          <w:sz w:val="24"/>
          <w:szCs w:val="24"/>
          <w:lang w:val="en-GB"/>
        </w:rPr>
        <w:t>t</w:t>
      </w:r>
      <w:r w:rsidR="000F1A7B">
        <w:rPr>
          <w:rFonts w:ascii="Times New Roman" w:hAnsi="Times New Roman" w:cs="Times New Roman"/>
          <w:sz w:val="24"/>
          <w:szCs w:val="24"/>
          <w:lang w:val="en-GB"/>
        </w:rPr>
        <w:t>attin</w:t>
      </w:r>
      <w:r w:rsidR="000F1A7B">
        <w:rPr>
          <w:rFonts w:ascii="Times New Roman" w:hAnsi="Times New Roman" w:cs="Times New Roman"/>
          <w:sz w:val="24"/>
          <w:szCs w:val="24"/>
          <w:vertAlign w:val="superscript"/>
          <w:lang w:val="en-GB"/>
        </w:rPr>
        <w:t>11</w:t>
      </w:r>
      <w:r w:rsidR="004030C8">
        <w:rPr>
          <w:rFonts w:ascii="Times New Roman" w:hAnsi="Times New Roman" w:cs="Times New Roman"/>
          <w:sz w:val="24"/>
          <w:szCs w:val="24"/>
          <w:lang w:val="en-GB"/>
        </w:rPr>
        <w:t>, Britt-Marie Anderlid</w:t>
      </w:r>
      <w:r w:rsidR="004030C8">
        <w:rPr>
          <w:rFonts w:ascii="Times New Roman" w:hAnsi="Times New Roman" w:cs="Times New Roman"/>
          <w:sz w:val="24"/>
          <w:szCs w:val="24"/>
          <w:vertAlign w:val="superscript"/>
          <w:lang w:val="en-GB"/>
        </w:rPr>
        <w:t>12</w:t>
      </w:r>
      <w:r w:rsidR="004030C8">
        <w:rPr>
          <w:rFonts w:ascii="Times New Roman" w:hAnsi="Times New Roman" w:cs="Times New Roman"/>
          <w:sz w:val="24"/>
          <w:szCs w:val="24"/>
          <w:lang w:val="en-GB"/>
        </w:rPr>
        <w:t>, Slavica Trajkova</w:t>
      </w:r>
      <w:r w:rsidR="004030C8">
        <w:rPr>
          <w:rFonts w:ascii="Times New Roman" w:hAnsi="Times New Roman" w:cs="Times New Roman"/>
          <w:sz w:val="24"/>
          <w:szCs w:val="24"/>
          <w:vertAlign w:val="superscript"/>
          <w:lang w:val="en-GB"/>
        </w:rPr>
        <w:t>13</w:t>
      </w:r>
      <w:r w:rsidR="00373156">
        <w:rPr>
          <w:rFonts w:ascii="Times New Roman" w:hAnsi="Times New Roman" w:cs="Times New Roman"/>
          <w:sz w:val="24"/>
          <w:szCs w:val="24"/>
          <w:lang w:val="en-GB"/>
        </w:rPr>
        <w:t xml:space="preserve">, </w:t>
      </w:r>
      <w:r w:rsidR="00847613">
        <w:rPr>
          <w:rFonts w:ascii="Times New Roman" w:hAnsi="Times New Roman" w:cs="Times New Roman"/>
          <w:sz w:val="24"/>
          <w:szCs w:val="24"/>
          <w:lang w:val="en-GB"/>
        </w:rPr>
        <w:t>Elena Sukarova Angelovska</w:t>
      </w:r>
      <w:r w:rsidR="00847613">
        <w:rPr>
          <w:rFonts w:ascii="Times New Roman" w:hAnsi="Times New Roman" w:cs="Times New Roman"/>
          <w:sz w:val="24"/>
          <w:szCs w:val="24"/>
          <w:vertAlign w:val="superscript"/>
          <w:lang w:val="en-GB"/>
        </w:rPr>
        <w:t>14</w:t>
      </w:r>
      <w:r w:rsidR="00847613">
        <w:rPr>
          <w:rFonts w:ascii="Times New Roman" w:hAnsi="Times New Roman" w:cs="Times New Roman"/>
          <w:sz w:val="24"/>
          <w:szCs w:val="24"/>
          <w:lang w:val="en-GB"/>
        </w:rPr>
        <w:t xml:space="preserve">, </w:t>
      </w:r>
      <w:r w:rsidR="00373156">
        <w:rPr>
          <w:rFonts w:ascii="Times New Roman" w:hAnsi="Times New Roman" w:cs="Times New Roman"/>
          <w:sz w:val="24"/>
          <w:szCs w:val="24"/>
          <w:lang w:val="en-GB"/>
        </w:rPr>
        <w:t>Catherine McWilliam</w:t>
      </w:r>
      <w:r w:rsidR="005327F7">
        <w:rPr>
          <w:rFonts w:ascii="Times New Roman" w:hAnsi="Times New Roman" w:cs="Times New Roman"/>
          <w:sz w:val="24"/>
          <w:szCs w:val="24"/>
          <w:vertAlign w:val="superscript"/>
          <w:lang w:val="en-GB"/>
        </w:rPr>
        <w:t>1</w:t>
      </w:r>
      <w:r w:rsidR="002D7F31">
        <w:rPr>
          <w:rFonts w:ascii="Times New Roman" w:hAnsi="Times New Roman" w:cs="Times New Roman"/>
          <w:sz w:val="24"/>
          <w:szCs w:val="24"/>
          <w:vertAlign w:val="superscript"/>
          <w:lang w:val="en-GB"/>
        </w:rPr>
        <w:t>5</w:t>
      </w:r>
      <w:r w:rsidR="00373156" w:rsidRPr="00FE18B0">
        <w:rPr>
          <w:rFonts w:ascii="Times New Roman" w:eastAsia="Times New Roman" w:hAnsi="Times New Roman" w:cs="Times New Roman"/>
          <w:iCs/>
          <w:sz w:val="24"/>
          <w:szCs w:val="24"/>
          <w:lang w:val="en-US"/>
        </w:rPr>
        <w:t xml:space="preserve"> </w:t>
      </w:r>
      <w:r w:rsidR="00A119ED" w:rsidRPr="00FE18B0">
        <w:rPr>
          <w:rFonts w:ascii="Times New Roman" w:eastAsia="Times New Roman" w:hAnsi="Times New Roman" w:cs="Times New Roman"/>
          <w:iCs/>
          <w:sz w:val="24"/>
          <w:szCs w:val="24"/>
          <w:lang w:val="en-US"/>
        </w:rPr>
        <w:t>Philip R. Wyatt</w:t>
      </w:r>
      <w:r w:rsidR="00F53391">
        <w:rPr>
          <w:rFonts w:ascii="Times New Roman" w:hAnsi="Times New Roman" w:cs="Times New Roman"/>
          <w:sz w:val="24"/>
          <w:szCs w:val="24"/>
          <w:vertAlign w:val="superscript"/>
          <w:lang w:val="en-GB"/>
        </w:rPr>
        <w:t>1</w:t>
      </w:r>
      <w:r w:rsidR="002D7F31">
        <w:rPr>
          <w:rFonts w:ascii="Times New Roman" w:hAnsi="Times New Roman" w:cs="Times New Roman"/>
          <w:sz w:val="24"/>
          <w:szCs w:val="24"/>
          <w:vertAlign w:val="superscript"/>
          <w:lang w:val="en-GB"/>
        </w:rPr>
        <w:t>6</w:t>
      </w:r>
      <w:r w:rsidR="00A119ED" w:rsidRPr="00FE18B0">
        <w:rPr>
          <w:rFonts w:ascii="Times New Roman" w:hAnsi="Times New Roman" w:cs="Times New Roman"/>
          <w:sz w:val="24"/>
          <w:szCs w:val="24"/>
          <w:lang w:val="en-GB"/>
        </w:rPr>
        <w:t xml:space="preserve">, </w:t>
      </w:r>
      <w:r w:rsidR="00AE1C40">
        <w:rPr>
          <w:rFonts w:ascii="Times New Roman" w:hAnsi="Times New Roman" w:cs="Times New Roman"/>
          <w:sz w:val="24"/>
          <w:szCs w:val="24"/>
          <w:lang w:val="en-GB"/>
        </w:rPr>
        <w:t>Mary O’Driscoll</w:t>
      </w:r>
      <w:r w:rsidR="00AE1C40">
        <w:rPr>
          <w:rFonts w:ascii="Times New Roman" w:hAnsi="Times New Roman" w:cs="Times New Roman"/>
          <w:sz w:val="24"/>
          <w:szCs w:val="24"/>
          <w:vertAlign w:val="superscript"/>
          <w:lang w:val="en-GB"/>
        </w:rPr>
        <w:t>1</w:t>
      </w:r>
      <w:r w:rsidR="002D7F31">
        <w:rPr>
          <w:rFonts w:ascii="Times New Roman" w:hAnsi="Times New Roman" w:cs="Times New Roman"/>
          <w:sz w:val="24"/>
          <w:szCs w:val="24"/>
          <w:vertAlign w:val="superscript"/>
          <w:lang w:val="en-GB"/>
        </w:rPr>
        <w:t>7</w:t>
      </w:r>
      <w:r w:rsidR="00B75B24">
        <w:rPr>
          <w:rFonts w:ascii="Times New Roman" w:hAnsi="Times New Roman" w:cs="Times New Roman"/>
          <w:sz w:val="24"/>
          <w:szCs w:val="24"/>
          <w:lang w:val="en-GB"/>
        </w:rPr>
        <w:t>, Giles Atton</w:t>
      </w:r>
      <w:r w:rsidR="00B75B24">
        <w:rPr>
          <w:rFonts w:ascii="Times New Roman" w:hAnsi="Times New Roman" w:cs="Times New Roman"/>
          <w:sz w:val="24"/>
          <w:szCs w:val="24"/>
          <w:vertAlign w:val="superscript"/>
          <w:lang w:val="en-GB"/>
        </w:rPr>
        <w:t>1</w:t>
      </w:r>
      <w:r w:rsidR="00B75B24">
        <w:rPr>
          <w:rFonts w:ascii="Times New Roman" w:hAnsi="Times New Roman" w:cs="Times New Roman"/>
          <w:sz w:val="24"/>
          <w:szCs w:val="24"/>
          <w:lang w:val="en-GB"/>
        </w:rPr>
        <w:t xml:space="preserve">, </w:t>
      </w:r>
      <w:r w:rsidR="004030C8">
        <w:rPr>
          <w:rFonts w:ascii="Times New Roman" w:hAnsi="Times New Roman" w:cs="Times New Roman"/>
          <w:sz w:val="24"/>
          <w:szCs w:val="24"/>
          <w:lang w:val="en-GB"/>
        </w:rPr>
        <w:t xml:space="preserve">Anke </w:t>
      </w:r>
      <w:r w:rsidR="00717523">
        <w:rPr>
          <w:rFonts w:ascii="Times New Roman" w:hAnsi="Times New Roman" w:cs="Times New Roman"/>
          <w:sz w:val="24"/>
          <w:szCs w:val="24"/>
          <w:lang w:val="en-GB"/>
        </w:rPr>
        <w:t xml:space="preserve">K. </w:t>
      </w:r>
      <w:r w:rsidR="004030C8">
        <w:rPr>
          <w:rFonts w:ascii="Times New Roman" w:hAnsi="Times New Roman" w:cs="Times New Roman"/>
          <w:sz w:val="24"/>
          <w:szCs w:val="24"/>
          <w:lang w:val="en-GB"/>
        </w:rPr>
        <w:t>Bergman</w:t>
      </w:r>
      <w:r w:rsidR="00B75B24">
        <w:rPr>
          <w:rFonts w:ascii="Times New Roman" w:hAnsi="Times New Roman" w:cs="Times New Roman"/>
          <w:sz w:val="24"/>
          <w:szCs w:val="24"/>
          <w:vertAlign w:val="superscript"/>
          <w:lang w:val="en-GB"/>
        </w:rPr>
        <w:t>1</w:t>
      </w:r>
      <w:r w:rsidR="002D7F31">
        <w:rPr>
          <w:rFonts w:ascii="Times New Roman" w:hAnsi="Times New Roman" w:cs="Times New Roman"/>
          <w:sz w:val="24"/>
          <w:szCs w:val="24"/>
          <w:vertAlign w:val="superscript"/>
          <w:lang w:val="en-GB"/>
        </w:rPr>
        <w:t>8</w:t>
      </w:r>
      <w:r w:rsidR="004030C8">
        <w:rPr>
          <w:rFonts w:ascii="Times New Roman" w:hAnsi="Times New Roman" w:cs="Times New Roman"/>
          <w:sz w:val="24"/>
          <w:szCs w:val="24"/>
          <w:lang w:val="en-GB"/>
        </w:rPr>
        <w:t xml:space="preserve">, </w:t>
      </w:r>
      <w:r w:rsidR="009F3D54">
        <w:rPr>
          <w:rFonts w:ascii="Times New Roman" w:hAnsi="Times New Roman" w:cs="Times New Roman"/>
          <w:sz w:val="24"/>
          <w:szCs w:val="24"/>
          <w:lang w:val="en-GB"/>
        </w:rPr>
        <w:t>Pia Zacher</w:t>
      </w:r>
      <w:r w:rsidR="009F3D54">
        <w:rPr>
          <w:rFonts w:ascii="Times New Roman" w:hAnsi="Times New Roman" w:cs="Times New Roman"/>
          <w:sz w:val="24"/>
          <w:szCs w:val="24"/>
          <w:vertAlign w:val="superscript"/>
          <w:lang w:val="en-GB"/>
        </w:rPr>
        <w:t>1</w:t>
      </w:r>
      <w:r w:rsidR="002D7F31">
        <w:rPr>
          <w:rFonts w:ascii="Times New Roman" w:hAnsi="Times New Roman" w:cs="Times New Roman"/>
          <w:sz w:val="24"/>
          <w:szCs w:val="24"/>
          <w:vertAlign w:val="superscript"/>
          <w:lang w:val="en-GB"/>
        </w:rPr>
        <w:t>9</w:t>
      </w:r>
      <w:r w:rsidR="009A0C81">
        <w:rPr>
          <w:rFonts w:ascii="Times New Roman" w:hAnsi="Times New Roman" w:cs="Times New Roman"/>
          <w:sz w:val="24"/>
          <w:szCs w:val="24"/>
          <w:vertAlign w:val="superscript"/>
          <w:lang w:val="en-GB"/>
        </w:rPr>
        <w:t>,20</w:t>
      </w:r>
      <w:r w:rsidR="00F1033E">
        <w:rPr>
          <w:rFonts w:ascii="Times New Roman" w:hAnsi="Times New Roman" w:cs="Times New Roman"/>
          <w:sz w:val="24"/>
          <w:szCs w:val="24"/>
          <w:lang w:val="en-GB"/>
        </w:rPr>
        <w:t xml:space="preserve">, </w:t>
      </w:r>
      <w:r w:rsidR="0062071C">
        <w:rPr>
          <w:rFonts w:ascii="Times New Roman" w:hAnsi="Times New Roman" w:cs="Times New Roman"/>
          <w:sz w:val="24"/>
          <w:szCs w:val="24"/>
          <w:lang w:val="en-GB"/>
        </w:rPr>
        <w:t xml:space="preserve">Leena </w:t>
      </w:r>
      <w:r w:rsidR="00FE0620">
        <w:rPr>
          <w:rFonts w:ascii="Times New Roman" w:hAnsi="Times New Roman" w:cs="Times New Roman"/>
          <w:sz w:val="24"/>
          <w:szCs w:val="24"/>
          <w:lang w:val="en-GB"/>
        </w:rPr>
        <w:t xml:space="preserve">D </w:t>
      </w:r>
      <w:r w:rsidR="0062071C">
        <w:rPr>
          <w:rFonts w:ascii="Times New Roman" w:hAnsi="Times New Roman" w:cs="Times New Roman"/>
          <w:sz w:val="24"/>
          <w:szCs w:val="24"/>
          <w:lang w:val="en-GB"/>
        </w:rPr>
        <w:t>Mewasingh</w:t>
      </w:r>
      <w:r w:rsidR="002D7F31">
        <w:rPr>
          <w:rFonts w:ascii="Times New Roman" w:hAnsi="Times New Roman" w:cs="Times New Roman"/>
          <w:sz w:val="24"/>
          <w:szCs w:val="24"/>
          <w:vertAlign w:val="superscript"/>
          <w:lang w:val="en-GB"/>
        </w:rPr>
        <w:t>2</w:t>
      </w:r>
      <w:r w:rsidR="009A0C81">
        <w:rPr>
          <w:rFonts w:ascii="Times New Roman" w:hAnsi="Times New Roman" w:cs="Times New Roman"/>
          <w:sz w:val="24"/>
          <w:szCs w:val="24"/>
          <w:vertAlign w:val="superscript"/>
          <w:lang w:val="en-GB"/>
        </w:rPr>
        <w:t>1</w:t>
      </w:r>
      <w:r w:rsidR="002D7F31">
        <w:rPr>
          <w:rFonts w:ascii="Times New Roman" w:hAnsi="Times New Roman" w:cs="Times New Roman"/>
          <w:sz w:val="24"/>
          <w:szCs w:val="24"/>
          <w:lang w:val="en-GB"/>
        </w:rPr>
        <w:t xml:space="preserve">, </w:t>
      </w:r>
      <w:r w:rsidR="00147652" w:rsidRPr="00147652">
        <w:rPr>
          <w:rFonts w:ascii="Times New Roman" w:eastAsia="Times New Roman" w:hAnsi="Times New Roman" w:cs="Times New Roman"/>
          <w:sz w:val="24"/>
          <w:szCs w:val="24"/>
        </w:rPr>
        <w:t>Antonio Gonzalez-Meneses López</w:t>
      </w:r>
      <w:r w:rsidR="00147652">
        <w:rPr>
          <w:rFonts w:ascii="Times New Roman" w:eastAsia="Times New Roman" w:hAnsi="Times New Roman" w:cs="Times New Roman"/>
          <w:sz w:val="24"/>
          <w:szCs w:val="24"/>
          <w:vertAlign w:val="superscript"/>
        </w:rPr>
        <w:t>2</w:t>
      </w:r>
      <w:r w:rsidR="009A0C81">
        <w:rPr>
          <w:rFonts w:ascii="Times New Roman" w:eastAsia="Times New Roman" w:hAnsi="Times New Roman" w:cs="Times New Roman"/>
          <w:sz w:val="24"/>
          <w:szCs w:val="24"/>
          <w:vertAlign w:val="superscript"/>
        </w:rPr>
        <w:t>2</w:t>
      </w:r>
      <w:r w:rsidR="00147652">
        <w:rPr>
          <w:rFonts w:ascii="Times New Roman" w:eastAsia="Times New Roman" w:hAnsi="Times New Roman" w:cs="Times New Roman"/>
          <w:sz w:val="24"/>
          <w:szCs w:val="24"/>
        </w:rPr>
        <w:t xml:space="preserve"> , </w:t>
      </w:r>
      <w:r w:rsidR="00147652" w:rsidRPr="00147652">
        <w:rPr>
          <w:rFonts w:ascii="Times New Roman" w:eastAsia="Times New Roman" w:hAnsi="Times New Roman" w:cs="Times New Roman"/>
          <w:sz w:val="24"/>
          <w:szCs w:val="24"/>
        </w:rPr>
        <w:t>Olga Alonso-Luengo</w:t>
      </w:r>
      <w:r w:rsidR="00147652">
        <w:rPr>
          <w:rFonts w:ascii="Times New Roman" w:eastAsia="Times New Roman" w:hAnsi="Times New Roman" w:cs="Times New Roman"/>
          <w:sz w:val="24"/>
          <w:szCs w:val="24"/>
          <w:vertAlign w:val="superscript"/>
        </w:rPr>
        <w:t>2</w:t>
      </w:r>
      <w:r w:rsidR="009A0C81">
        <w:rPr>
          <w:rFonts w:ascii="Times New Roman" w:eastAsia="Times New Roman" w:hAnsi="Times New Roman" w:cs="Times New Roman"/>
          <w:sz w:val="24"/>
          <w:szCs w:val="24"/>
          <w:vertAlign w:val="superscript"/>
        </w:rPr>
        <w:t>3</w:t>
      </w:r>
      <w:r w:rsidR="00147652">
        <w:rPr>
          <w:rFonts w:ascii="Times New Roman" w:eastAsia="Times New Roman" w:hAnsi="Times New Roman" w:cs="Times New Roman"/>
          <w:sz w:val="24"/>
          <w:szCs w:val="24"/>
        </w:rPr>
        <w:t xml:space="preserve"> </w:t>
      </w:r>
      <w:r w:rsidR="00B0065E">
        <w:rPr>
          <w:rFonts w:ascii="Times New Roman" w:eastAsia="Times New Roman" w:hAnsi="Times New Roman" w:cs="Times New Roman"/>
          <w:sz w:val="24"/>
          <w:szCs w:val="24"/>
        </w:rPr>
        <w:t>Htoo</w:t>
      </w:r>
      <w:r w:rsidR="008A54B5">
        <w:rPr>
          <w:rFonts w:ascii="Times New Roman" w:eastAsia="Times New Roman" w:hAnsi="Times New Roman" w:cs="Times New Roman"/>
          <w:sz w:val="24"/>
          <w:szCs w:val="24"/>
        </w:rPr>
        <w:t xml:space="preserve"> A</w:t>
      </w:r>
      <w:r w:rsidR="00B0065E">
        <w:rPr>
          <w:rFonts w:ascii="Times New Roman" w:eastAsia="Times New Roman" w:hAnsi="Times New Roman" w:cs="Times New Roman"/>
          <w:sz w:val="24"/>
          <w:szCs w:val="24"/>
        </w:rPr>
        <w:t xml:space="preserve"> Wai</w:t>
      </w:r>
      <w:r w:rsidR="00B0065E">
        <w:rPr>
          <w:rFonts w:ascii="Times New Roman" w:eastAsia="Times New Roman" w:hAnsi="Times New Roman" w:cs="Times New Roman"/>
          <w:sz w:val="24"/>
          <w:szCs w:val="24"/>
          <w:vertAlign w:val="superscript"/>
        </w:rPr>
        <w:t>2</w:t>
      </w:r>
      <w:r w:rsidR="00B0065E">
        <w:rPr>
          <w:rFonts w:ascii="Times New Roman" w:eastAsia="Times New Roman" w:hAnsi="Times New Roman" w:cs="Times New Roman"/>
          <w:sz w:val="24"/>
          <w:szCs w:val="24"/>
        </w:rPr>
        <w:t>, Ottilie Rohde</w:t>
      </w:r>
      <w:r w:rsidR="00B0065E">
        <w:rPr>
          <w:rFonts w:ascii="Times New Roman" w:eastAsia="Times New Roman" w:hAnsi="Times New Roman" w:cs="Times New Roman"/>
          <w:sz w:val="24"/>
          <w:szCs w:val="24"/>
          <w:vertAlign w:val="superscript"/>
        </w:rPr>
        <w:t>2</w:t>
      </w:r>
      <w:r w:rsidR="00147652">
        <w:rPr>
          <w:rFonts w:ascii="Times New Roman" w:hAnsi="Times New Roman" w:cs="Times New Roman"/>
          <w:sz w:val="24"/>
          <w:szCs w:val="24"/>
          <w:lang w:val="en-GB"/>
        </w:rPr>
        <w:t>,</w:t>
      </w:r>
      <w:r w:rsidR="00B0065E">
        <w:rPr>
          <w:rFonts w:ascii="Times New Roman" w:hAnsi="Times New Roman" w:cs="Times New Roman"/>
          <w:sz w:val="24"/>
          <w:szCs w:val="24"/>
          <w:lang w:val="en-GB"/>
        </w:rPr>
        <w:t xml:space="preserve"> </w:t>
      </w:r>
      <w:r w:rsidR="00D12E0D">
        <w:rPr>
          <w:rFonts w:ascii="Times New Roman" w:hAnsi="Times New Roman" w:cs="Times New Roman"/>
          <w:sz w:val="24"/>
          <w:szCs w:val="24"/>
          <w:lang w:val="en-GB"/>
        </w:rPr>
        <w:t>Pauline B</w:t>
      </w:r>
      <w:r w:rsidR="00162EF2">
        <w:rPr>
          <w:rFonts w:ascii="Times New Roman" w:hAnsi="Times New Roman" w:cs="Times New Roman"/>
          <w:sz w:val="24"/>
          <w:szCs w:val="24"/>
          <w:lang w:val="en-GB"/>
        </w:rPr>
        <w:t>oiroux</w:t>
      </w:r>
      <w:r w:rsidR="0062071C">
        <w:rPr>
          <w:rFonts w:ascii="Times New Roman" w:hAnsi="Times New Roman" w:cs="Times New Roman"/>
          <w:sz w:val="24"/>
          <w:szCs w:val="24"/>
          <w:vertAlign w:val="superscript"/>
          <w:lang w:val="en-GB"/>
        </w:rPr>
        <w:t>2</w:t>
      </w:r>
      <w:r w:rsidR="009A0C81">
        <w:rPr>
          <w:rFonts w:ascii="Times New Roman" w:hAnsi="Times New Roman" w:cs="Times New Roman"/>
          <w:sz w:val="24"/>
          <w:szCs w:val="24"/>
          <w:vertAlign w:val="superscript"/>
          <w:lang w:val="en-GB"/>
        </w:rPr>
        <w:t>4</w:t>
      </w:r>
      <w:r w:rsidR="00D12E0D">
        <w:rPr>
          <w:rFonts w:ascii="Times New Roman" w:hAnsi="Times New Roman" w:cs="Times New Roman"/>
          <w:sz w:val="24"/>
          <w:szCs w:val="24"/>
          <w:lang w:val="en-GB"/>
        </w:rPr>
        <w:t xml:space="preserve">, </w:t>
      </w:r>
      <w:r w:rsidR="00A119ED" w:rsidRPr="00FE18B0">
        <w:rPr>
          <w:rFonts w:ascii="Times New Roman" w:hAnsi="Times New Roman" w:cs="Times New Roman"/>
          <w:sz w:val="24"/>
          <w:szCs w:val="24"/>
          <w:lang w:val="en-GB"/>
        </w:rPr>
        <w:t>Anne Debant</w:t>
      </w:r>
      <w:r w:rsidR="0062071C">
        <w:rPr>
          <w:rFonts w:ascii="Times New Roman" w:hAnsi="Times New Roman" w:cs="Times New Roman"/>
          <w:sz w:val="24"/>
          <w:szCs w:val="24"/>
          <w:vertAlign w:val="superscript"/>
          <w:lang w:val="en-GB"/>
        </w:rPr>
        <w:t>2</w:t>
      </w:r>
      <w:r w:rsidR="009A0C81">
        <w:rPr>
          <w:rFonts w:ascii="Times New Roman" w:hAnsi="Times New Roman" w:cs="Times New Roman"/>
          <w:sz w:val="24"/>
          <w:szCs w:val="24"/>
          <w:vertAlign w:val="superscript"/>
          <w:lang w:val="en-GB"/>
        </w:rPr>
        <w:t>4</w:t>
      </w:r>
      <w:r w:rsidR="00F1033E">
        <w:rPr>
          <w:rFonts w:ascii="Times New Roman" w:hAnsi="Times New Roman" w:cs="Times New Roman"/>
          <w:sz w:val="24"/>
          <w:szCs w:val="24"/>
          <w:lang w:val="en-GB"/>
        </w:rPr>
        <w:t xml:space="preserve">, </w:t>
      </w:r>
      <w:r w:rsidR="00A119ED" w:rsidRPr="00FE18B0">
        <w:rPr>
          <w:rFonts w:ascii="Times New Roman" w:hAnsi="Times New Roman" w:cs="Times New Roman"/>
          <w:sz w:val="24"/>
          <w:szCs w:val="24"/>
          <w:lang w:val="en-GB"/>
        </w:rPr>
        <w:t>Susanne Schmidt</w:t>
      </w:r>
      <w:r w:rsidR="0062071C">
        <w:rPr>
          <w:rFonts w:ascii="Times New Roman" w:hAnsi="Times New Roman" w:cs="Times New Roman"/>
          <w:sz w:val="24"/>
          <w:szCs w:val="24"/>
          <w:vertAlign w:val="superscript"/>
          <w:lang w:val="en-GB"/>
        </w:rPr>
        <w:t>2</w:t>
      </w:r>
      <w:r w:rsidR="009A0C81">
        <w:rPr>
          <w:rFonts w:ascii="Times New Roman" w:hAnsi="Times New Roman" w:cs="Times New Roman"/>
          <w:sz w:val="24"/>
          <w:szCs w:val="24"/>
          <w:vertAlign w:val="superscript"/>
          <w:lang w:val="en-GB"/>
        </w:rPr>
        <w:t>4</w:t>
      </w:r>
      <w:r w:rsidR="00F2113B" w:rsidRPr="007A6834">
        <w:rPr>
          <w:rFonts w:ascii="Times New Roman" w:hAnsi="Times New Roman" w:cs="Times New Roman"/>
          <w:sz w:val="24"/>
          <w:szCs w:val="24"/>
          <w:lang w:val="en-GB"/>
        </w:rPr>
        <w:t>, D</w:t>
      </w:r>
      <w:r w:rsidRPr="007A6834">
        <w:rPr>
          <w:rFonts w:ascii="Times New Roman" w:hAnsi="Times New Roman" w:cs="Times New Roman"/>
          <w:sz w:val="24"/>
          <w:szCs w:val="24"/>
          <w:lang w:val="en-GB"/>
        </w:rPr>
        <w:t>iana B</w:t>
      </w:r>
      <w:r w:rsidR="00315AB5" w:rsidRPr="007A6834">
        <w:rPr>
          <w:rFonts w:ascii="Times New Roman" w:hAnsi="Times New Roman" w:cs="Times New Roman"/>
          <w:sz w:val="24"/>
          <w:szCs w:val="24"/>
          <w:lang w:val="en-GB"/>
        </w:rPr>
        <w:t xml:space="preserve">aralle </w:t>
      </w:r>
      <w:r w:rsidR="008C33AE" w:rsidRPr="007A6834">
        <w:rPr>
          <w:rFonts w:ascii="Times New Roman" w:hAnsi="Times New Roman" w:cs="Times New Roman"/>
          <w:sz w:val="24"/>
          <w:szCs w:val="24"/>
          <w:vertAlign w:val="superscript"/>
          <w:lang w:val="en-GB"/>
        </w:rPr>
        <w:t>2</w:t>
      </w:r>
    </w:p>
    <w:p w14:paraId="61527E4B" w14:textId="77777777" w:rsidR="00FE18B0" w:rsidRPr="00FE18B0" w:rsidRDefault="00FE18B0" w:rsidP="00FE18B0">
      <w:pPr>
        <w:pStyle w:val="CorpsA"/>
        <w:spacing w:after="0" w:line="288" w:lineRule="auto"/>
        <w:jc w:val="both"/>
        <w:rPr>
          <w:rFonts w:ascii="Times New Roman" w:hAnsi="Times New Roman" w:cs="Times New Roman"/>
          <w:sz w:val="24"/>
          <w:szCs w:val="24"/>
          <w:lang w:val="en-GB"/>
        </w:rPr>
      </w:pPr>
    </w:p>
    <w:p w14:paraId="20FF3C6E" w14:textId="77777777" w:rsidR="00315AB5" w:rsidRPr="00006EEC" w:rsidRDefault="00315AB5" w:rsidP="00006EEC">
      <w:pPr>
        <w:numPr>
          <w:ilvl w:val="0"/>
          <w:numId w:val="5"/>
        </w:numPr>
        <w:jc w:val="both"/>
      </w:pPr>
      <w:r w:rsidRPr="00006EEC">
        <w:t>Wessex Clinical Genetics Service, Princess Anne Hospital, University Hospital Southampton NHS Trust, Southampton, UK</w:t>
      </w:r>
    </w:p>
    <w:p w14:paraId="7ABE1116" w14:textId="2CA8456E" w:rsidR="00315AB5" w:rsidRDefault="00315AB5" w:rsidP="00006EEC">
      <w:pPr>
        <w:pStyle w:val="ListParagraph"/>
        <w:numPr>
          <w:ilvl w:val="0"/>
          <w:numId w:val="5"/>
        </w:numPr>
      </w:pPr>
      <w:r w:rsidRPr="00006EEC">
        <w:t>Human Development and Health, Faculty of Medicine, University of Southampton, Southampton, UK</w:t>
      </w:r>
    </w:p>
    <w:p w14:paraId="74C187D7" w14:textId="78352C55" w:rsidR="000175BE" w:rsidRDefault="000175BE" w:rsidP="00006EEC">
      <w:pPr>
        <w:pStyle w:val="ListParagraph"/>
        <w:numPr>
          <w:ilvl w:val="0"/>
          <w:numId w:val="5"/>
        </w:numPr>
      </w:pPr>
      <w:r>
        <w:t>Department of Clincial and Molecular Genetics, Vall d’Hebron Barcelona Hospital Campus, Barcelona, Spain</w:t>
      </w:r>
    </w:p>
    <w:p w14:paraId="4E7C5DF5" w14:textId="1EAD7405" w:rsidR="00B539B8" w:rsidRPr="007A6834" w:rsidRDefault="00B539B8" w:rsidP="00006EEC">
      <w:pPr>
        <w:pStyle w:val="ListParagraph"/>
        <w:numPr>
          <w:ilvl w:val="0"/>
          <w:numId w:val="5"/>
        </w:numPr>
        <w:rPr>
          <w:rStyle w:val="lrzxr"/>
          <w:lang w:val="fr-FR"/>
        </w:rPr>
      </w:pPr>
      <w:r w:rsidRPr="007A6834">
        <w:rPr>
          <w:lang w:val="fr-FR"/>
        </w:rPr>
        <w:t xml:space="preserve">Hospital Universitari Son Espases, </w:t>
      </w:r>
      <w:r w:rsidRPr="007A6834">
        <w:rPr>
          <w:rStyle w:val="lrzxr"/>
          <w:lang w:val="fr-FR"/>
        </w:rPr>
        <w:t>07120 Palma, Illes Balears, Spain</w:t>
      </w:r>
    </w:p>
    <w:p w14:paraId="46D6C5F1" w14:textId="2E91B1B8" w:rsidR="00793665" w:rsidRDefault="00A96D15" w:rsidP="00793665">
      <w:pPr>
        <w:pStyle w:val="ListParagraph"/>
        <w:numPr>
          <w:ilvl w:val="0"/>
          <w:numId w:val="5"/>
        </w:numPr>
      </w:pPr>
      <w:r>
        <w:t>Department of Laboratory Medicine and Genetics, Trillium Health Partners, Mississauga, Canada</w:t>
      </w:r>
    </w:p>
    <w:p w14:paraId="7F48A7D9" w14:textId="7411F61B" w:rsidR="00A96D15" w:rsidRDefault="00A96D15" w:rsidP="00006EEC">
      <w:pPr>
        <w:pStyle w:val="ListParagraph"/>
        <w:numPr>
          <w:ilvl w:val="0"/>
          <w:numId w:val="5"/>
        </w:numPr>
      </w:pPr>
      <w:r>
        <w:t>Department of Laboratory Medicine and Pathobiology, University of Toronto, Ontario, Canada</w:t>
      </w:r>
    </w:p>
    <w:p w14:paraId="701B6D01" w14:textId="033DBCA0" w:rsidR="00A96D15" w:rsidRPr="007A6834" w:rsidRDefault="00A96D15" w:rsidP="00006EEC">
      <w:pPr>
        <w:pStyle w:val="ListParagraph"/>
        <w:numPr>
          <w:ilvl w:val="0"/>
          <w:numId w:val="5"/>
        </w:numPr>
        <w:rPr>
          <w:lang w:val="fr-FR"/>
        </w:rPr>
      </w:pPr>
      <w:r w:rsidRPr="007A6834">
        <w:rPr>
          <w:lang w:val="fr-FR"/>
        </w:rPr>
        <w:t>Hospital Viamed Santa Ángela De la Cruz, Sevilla, 41014, Spain</w:t>
      </w:r>
    </w:p>
    <w:p w14:paraId="7279FCE5" w14:textId="764FA062" w:rsidR="00A96D15" w:rsidRDefault="00A96D15" w:rsidP="00006EEC">
      <w:pPr>
        <w:pStyle w:val="ListParagraph"/>
        <w:numPr>
          <w:ilvl w:val="0"/>
          <w:numId w:val="5"/>
        </w:numPr>
      </w:pPr>
      <w:r>
        <w:t>Department of Clinical Genetics, University Medical Center, Groningen 9713 GZ Groningen, The Netherlands</w:t>
      </w:r>
    </w:p>
    <w:p w14:paraId="67C8C337" w14:textId="44DEBF4D" w:rsidR="00A96D15" w:rsidRDefault="00A96D15" w:rsidP="00006EEC">
      <w:pPr>
        <w:pStyle w:val="ListParagraph"/>
        <w:numPr>
          <w:ilvl w:val="0"/>
          <w:numId w:val="5"/>
        </w:numPr>
      </w:pPr>
      <w:r>
        <w:t>Oxford Centre for Genomic Medicine, Oxford University Hospitals NHS Foundation Trust, Oxford, UK</w:t>
      </w:r>
    </w:p>
    <w:p w14:paraId="305DCCF5" w14:textId="73EFB81F" w:rsidR="00716C5F" w:rsidRDefault="00716C5F" w:rsidP="00006EEC">
      <w:pPr>
        <w:pStyle w:val="ListParagraph"/>
        <w:numPr>
          <w:ilvl w:val="0"/>
          <w:numId w:val="5"/>
        </w:numPr>
      </w:pPr>
      <w:r>
        <w:t>Reference Center for Intellectual Disability from rare causes, Department of Child Neurology, Woman Mother and Child Hospital, Hospices Civils de Lyon, Lyon Neuroscience Research Centre, CNRS UMR5292, INSERM U1028, Université de Lyon, Bron, France</w:t>
      </w:r>
    </w:p>
    <w:p w14:paraId="097E80B2" w14:textId="62161894" w:rsidR="000F1A7B" w:rsidRDefault="00882363" w:rsidP="00006EEC">
      <w:pPr>
        <w:pStyle w:val="ListParagraph"/>
        <w:numPr>
          <w:ilvl w:val="0"/>
          <w:numId w:val="5"/>
        </w:numPr>
      </w:pPr>
      <w:r>
        <w:t>Department of Immunology</w:t>
      </w:r>
      <w:r w:rsidR="000F1A7B">
        <w:t>,</w:t>
      </w:r>
      <w:r>
        <w:t xml:space="preserve"> Genetics and Pathology,</w:t>
      </w:r>
      <w:r w:rsidR="000F1A7B">
        <w:t xml:space="preserve"> Uppsala University</w:t>
      </w:r>
      <w:r>
        <w:t>,</w:t>
      </w:r>
      <w:r w:rsidR="000F1A7B">
        <w:t xml:space="preserve"> Uppsala, Sweden</w:t>
      </w:r>
    </w:p>
    <w:p w14:paraId="080B7258" w14:textId="337E81EB" w:rsidR="004030C8" w:rsidRDefault="004030C8" w:rsidP="00006EEC">
      <w:pPr>
        <w:pStyle w:val="ListParagraph"/>
        <w:numPr>
          <w:ilvl w:val="0"/>
          <w:numId w:val="5"/>
        </w:numPr>
      </w:pPr>
      <w:r>
        <w:t>Departmen</w:t>
      </w:r>
      <w:r w:rsidR="00C67C8C">
        <w:t>t of molecular medisine and surgery, Karolinska Institute and Clinical Genetics</w:t>
      </w:r>
      <w:r>
        <w:t>, Karolinska University Hospital, Stockholm, Sweden</w:t>
      </w:r>
    </w:p>
    <w:p w14:paraId="65E117C9" w14:textId="7F6B3426" w:rsidR="004030C8" w:rsidRDefault="004030C8" w:rsidP="00006EEC">
      <w:pPr>
        <w:pStyle w:val="ListParagraph"/>
        <w:numPr>
          <w:ilvl w:val="0"/>
          <w:numId w:val="5"/>
        </w:numPr>
      </w:pPr>
      <w:r>
        <w:t>Department of Medical Sciences, Medical Genetics and Rare diseases, University of Turin, Turin, Italy</w:t>
      </w:r>
    </w:p>
    <w:p w14:paraId="4EBC9183" w14:textId="45E45F2C" w:rsidR="00847613" w:rsidRDefault="00847613" w:rsidP="00006EEC">
      <w:pPr>
        <w:pStyle w:val="ListParagraph"/>
        <w:numPr>
          <w:ilvl w:val="0"/>
          <w:numId w:val="5"/>
        </w:numPr>
      </w:pPr>
      <w:r>
        <w:t>Department of Endocronology and Genetics, University Clinic for Children's Diseases, Medical Faculty, University Sv. Kiril i Metodij, Skopje, Republic of Macedonia</w:t>
      </w:r>
    </w:p>
    <w:p w14:paraId="4D9C7B5A" w14:textId="143215CA" w:rsidR="005327F7" w:rsidRDefault="005327F7" w:rsidP="00006EEC">
      <w:pPr>
        <w:pStyle w:val="ListParagraph"/>
        <w:numPr>
          <w:ilvl w:val="0"/>
          <w:numId w:val="5"/>
        </w:numPr>
      </w:pPr>
      <w:r>
        <w:t>NHS Tayside, Ninewells Hospital, Dundee, UK</w:t>
      </w:r>
    </w:p>
    <w:p w14:paraId="728A26FD" w14:textId="72568063" w:rsidR="00F53391" w:rsidRDefault="00F53391" w:rsidP="00006EEC">
      <w:pPr>
        <w:pStyle w:val="ListParagraph"/>
        <w:numPr>
          <w:ilvl w:val="0"/>
          <w:numId w:val="5"/>
        </w:numPr>
      </w:pPr>
      <w:r>
        <w:t xml:space="preserve">Department of Obstetrics and Gynecology, </w:t>
      </w:r>
      <w:r w:rsidR="00707976">
        <w:t>Y</w:t>
      </w:r>
      <w:r>
        <w:t>ork Central Hospital, Toronto, Canada</w:t>
      </w:r>
    </w:p>
    <w:p w14:paraId="594F84DB" w14:textId="4119D195" w:rsidR="00AE1C40" w:rsidRDefault="00AE1C40" w:rsidP="00006EEC">
      <w:pPr>
        <w:pStyle w:val="ListParagraph"/>
        <w:numPr>
          <w:ilvl w:val="0"/>
          <w:numId w:val="5"/>
        </w:numPr>
      </w:pPr>
      <w:r>
        <w:t>West Midlands Regional Genetics Service, Birmingham, UK</w:t>
      </w:r>
    </w:p>
    <w:p w14:paraId="4FF7F96A" w14:textId="7E4B9978" w:rsidR="00B75B24" w:rsidRDefault="00B75B24" w:rsidP="00006EEC">
      <w:pPr>
        <w:pStyle w:val="ListParagraph"/>
        <w:numPr>
          <w:ilvl w:val="0"/>
          <w:numId w:val="5"/>
        </w:numPr>
      </w:pPr>
      <w:r>
        <w:t>Hannover Medical School, Institute of Human Genetics, Hannover, Germany</w:t>
      </w:r>
    </w:p>
    <w:p w14:paraId="5BDB2E6F" w14:textId="1B43D49C" w:rsidR="0062071C" w:rsidRDefault="009A0C81" w:rsidP="00006EEC">
      <w:pPr>
        <w:pStyle w:val="ListParagraph"/>
        <w:numPr>
          <w:ilvl w:val="0"/>
          <w:numId w:val="5"/>
        </w:numPr>
      </w:pPr>
      <w:r w:rsidRPr="009A0C81">
        <w:rPr>
          <w:shd w:val="clear" w:color="auto" w:fill="FFFFFF"/>
        </w:rPr>
        <w:t>Epilepsy Center Kleinwachau, Radeberg, Germany</w:t>
      </w:r>
    </w:p>
    <w:p w14:paraId="685D62EC" w14:textId="2A8BD80D" w:rsidR="009A0C81" w:rsidRPr="009A0C81" w:rsidRDefault="009A0C81" w:rsidP="00006EEC">
      <w:pPr>
        <w:pStyle w:val="ListParagraph"/>
        <w:numPr>
          <w:ilvl w:val="0"/>
          <w:numId w:val="5"/>
        </w:numPr>
      </w:pPr>
      <w:r w:rsidRPr="009A0C81">
        <w:rPr>
          <w:shd w:val="clear" w:color="auto" w:fill="FFFFFF"/>
        </w:rPr>
        <w:t>Institute of Human Genetics, University of Leipzig Medical Center, Leipzig, Germany</w:t>
      </w:r>
    </w:p>
    <w:p w14:paraId="51EC23E4" w14:textId="445032AA" w:rsidR="009A0C81" w:rsidRPr="009A0C81" w:rsidRDefault="009A0C81" w:rsidP="009A0C81">
      <w:pPr>
        <w:pStyle w:val="ListParagraph"/>
        <w:numPr>
          <w:ilvl w:val="0"/>
          <w:numId w:val="5"/>
        </w:numPr>
      </w:pPr>
      <w:r>
        <w:lastRenderedPageBreak/>
        <w:t>Department of Paediatric Neurology, Imperial College Healthcare NHS Trust, London, UK</w:t>
      </w:r>
    </w:p>
    <w:p w14:paraId="366B5C2E" w14:textId="351D2CE2" w:rsidR="00147652" w:rsidRDefault="00147652" w:rsidP="00006EEC">
      <w:pPr>
        <w:pStyle w:val="ListParagraph"/>
        <w:numPr>
          <w:ilvl w:val="0"/>
          <w:numId w:val="5"/>
        </w:numPr>
      </w:pPr>
      <w:r>
        <w:t>Unidad de Dismorfologia, Unidad de Gestión Clínica de Pediatría, Hospital Universitario Virgen del Rocio, Sevilla, Pediatric department, University of Seville</w:t>
      </w:r>
      <w:r w:rsidR="00692994">
        <w:t>, Spain</w:t>
      </w:r>
    </w:p>
    <w:p w14:paraId="34579A7A" w14:textId="246CD179" w:rsidR="00147652" w:rsidRPr="00006EEC" w:rsidRDefault="00147652" w:rsidP="00006EEC">
      <w:pPr>
        <w:pStyle w:val="ListParagraph"/>
        <w:numPr>
          <w:ilvl w:val="0"/>
          <w:numId w:val="5"/>
        </w:numPr>
      </w:pPr>
      <w:r>
        <w:t>Sección de Neurología Pediátrica</w:t>
      </w:r>
      <w:r w:rsidR="00254C38">
        <w:t>,</w:t>
      </w:r>
      <w:r>
        <w:t xml:space="preserve"> Unidad de Gestión Clínica de Pediatría. Hospital Universitario Virgen del Rocio, Sevilla, Pediatric department, University of Seville</w:t>
      </w:r>
      <w:r w:rsidR="00692994">
        <w:t>, Spain</w:t>
      </w:r>
    </w:p>
    <w:p w14:paraId="4A390FA2" w14:textId="651CB447" w:rsidR="00006EEC" w:rsidRPr="007A6834" w:rsidRDefault="00006EEC" w:rsidP="00006EEC">
      <w:pPr>
        <w:pStyle w:val="ListParagraph"/>
        <w:numPr>
          <w:ilvl w:val="0"/>
          <w:numId w:val="5"/>
        </w:numPr>
        <w:jc w:val="both"/>
        <w:rPr>
          <w:lang w:val="fr-FR"/>
        </w:rPr>
      </w:pPr>
      <w:r w:rsidRPr="007A6834">
        <w:rPr>
          <w:lang w:val="fr-FR"/>
        </w:rPr>
        <w:t>Centre de Recherche en Biologie Cellulaire de Montpellier (CRBM), University of Montpellier, CNRS, Montpellier, France</w:t>
      </w:r>
    </w:p>
    <w:p w14:paraId="25A673B8" w14:textId="7921B24E" w:rsidR="001A3D9C" w:rsidRDefault="001A3D9C" w:rsidP="00F1028E">
      <w:pPr>
        <w:pStyle w:val="ListParagraph"/>
        <w:ind w:left="360"/>
        <w:rPr>
          <w:lang w:val="fr-FR"/>
        </w:rPr>
      </w:pPr>
    </w:p>
    <w:p w14:paraId="1CC25512" w14:textId="5AE92BAF" w:rsidR="000430FA" w:rsidRDefault="000430FA" w:rsidP="00F1028E">
      <w:pPr>
        <w:pStyle w:val="ListParagraph"/>
        <w:ind w:left="360"/>
        <w:rPr>
          <w:lang w:val="fr-FR"/>
        </w:rPr>
      </w:pPr>
    </w:p>
    <w:p w14:paraId="3E3DB350" w14:textId="77777777" w:rsidR="000430FA" w:rsidRPr="007A6834" w:rsidRDefault="000430FA" w:rsidP="00F1028E">
      <w:pPr>
        <w:pStyle w:val="ListParagraph"/>
        <w:ind w:left="360"/>
        <w:rPr>
          <w:lang w:val="fr-FR"/>
        </w:rPr>
      </w:pPr>
    </w:p>
    <w:p w14:paraId="335BB801" w14:textId="77777777" w:rsidR="00F1028E" w:rsidRPr="007A6834" w:rsidRDefault="00F1028E" w:rsidP="00F1028E">
      <w:pPr>
        <w:pStyle w:val="ListParagraph"/>
        <w:ind w:left="360"/>
        <w:rPr>
          <w:lang w:val="fr-FR"/>
        </w:rPr>
      </w:pPr>
    </w:p>
    <w:p w14:paraId="32B79C18" w14:textId="77777777" w:rsidR="008C33AE" w:rsidRDefault="008C33AE">
      <w:pPr>
        <w:spacing w:line="360" w:lineRule="auto"/>
        <w:jc w:val="both"/>
        <w:rPr>
          <w:b/>
        </w:rPr>
      </w:pPr>
      <w:r>
        <w:rPr>
          <w:b/>
        </w:rPr>
        <w:t>Address For Correspondence</w:t>
      </w:r>
    </w:p>
    <w:p w14:paraId="6CA01E55" w14:textId="1CFEC0C1" w:rsidR="00315AB5" w:rsidRDefault="00315AB5" w:rsidP="00315AB5">
      <w:pPr>
        <w:spacing w:line="360" w:lineRule="auto"/>
        <w:jc w:val="both"/>
      </w:pPr>
      <w:r>
        <w:t>Professor Diana Baralle MD FRCP</w:t>
      </w:r>
    </w:p>
    <w:p w14:paraId="55B88988" w14:textId="3D8658D0" w:rsidR="00315AB5" w:rsidRDefault="00315AB5" w:rsidP="00315AB5">
      <w:pPr>
        <w:spacing w:line="360" w:lineRule="auto"/>
        <w:jc w:val="both"/>
      </w:pPr>
      <w:r>
        <w:t>Faculty of Medicine, University of Southampton, Human Development and Health, Southampton General Hospital</w:t>
      </w:r>
    </w:p>
    <w:p w14:paraId="2380FA8E" w14:textId="77777777" w:rsidR="00315AB5" w:rsidRDefault="00315AB5" w:rsidP="00315AB5">
      <w:pPr>
        <w:spacing w:line="360" w:lineRule="auto"/>
        <w:jc w:val="both"/>
        <w:rPr>
          <w:color w:val="111111"/>
          <w:shd w:val="clear" w:color="auto" w:fill="FFFFFF"/>
        </w:rPr>
      </w:pPr>
      <w:r>
        <w:rPr>
          <w:color w:val="111111"/>
          <w:shd w:val="clear" w:color="auto" w:fill="FFFFFF"/>
        </w:rPr>
        <w:t>Tremona Rd, Southampton SO16 6YD</w:t>
      </w:r>
    </w:p>
    <w:p w14:paraId="2618CC64" w14:textId="77777777" w:rsidR="00315AB5" w:rsidRDefault="00315AB5" w:rsidP="00315AB5">
      <w:pPr>
        <w:spacing w:line="360" w:lineRule="auto"/>
        <w:jc w:val="both"/>
      </w:pPr>
      <w:r>
        <w:t>Tel 023 81204264</w:t>
      </w:r>
    </w:p>
    <w:p w14:paraId="2065D1A7" w14:textId="77777777" w:rsidR="00315AB5" w:rsidRDefault="00315AB5" w:rsidP="00315AB5">
      <w:pPr>
        <w:spacing w:line="360" w:lineRule="auto"/>
        <w:jc w:val="both"/>
      </w:pPr>
      <w:r>
        <w:t>d.baralle@soton.ac.uk</w:t>
      </w:r>
    </w:p>
    <w:p w14:paraId="46D0B5C1" w14:textId="77777777" w:rsidR="008C33AE" w:rsidRPr="00275F7B" w:rsidRDefault="008C33AE">
      <w:pPr>
        <w:spacing w:line="480" w:lineRule="auto"/>
        <w:jc w:val="both"/>
      </w:pPr>
    </w:p>
    <w:p w14:paraId="4FD9915E" w14:textId="77777777" w:rsidR="008C33AE" w:rsidRDefault="008C33AE">
      <w:pPr>
        <w:pStyle w:val="Heading2"/>
        <w:jc w:val="both"/>
        <w:rPr>
          <w:b/>
          <w:u w:val="none"/>
        </w:rPr>
      </w:pPr>
      <w:r>
        <w:rPr>
          <w:b/>
          <w:u w:val="none"/>
        </w:rPr>
        <w:t>Keywords</w:t>
      </w:r>
    </w:p>
    <w:p w14:paraId="68AA9E56" w14:textId="0F55C5DB" w:rsidR="008C33AE" w:rsidRDefault="002C6617">
      <w:pPr>
        <w:pStyle w:val="Heading3"/>
        <w:jc w:val="both"/>
      </w:pPr>
      <w:r w:rsidRPr="00901D54">
        <w:rPr>
          <w:i/>
          <w:iCs/>
        </w:rPr>
        <w:t>TRIO</w:t>
      </w:r>
      <w:r w:rsidR="00B13EC6">
        <w:t xml:space="preserve"> gene</w:t>
      </w:r>
      <w:r>
        <w:t>, phenotype, genotype to phenotype cor</w:t>
      </w:r>
      <w:r w:rsidR="00B13EC6">
        <w:t>r</w:t>
      </w:r>
      <w:r>
        <w:t>elation</w:t>
      </w:r>
      <w:r w:rsidR="00B64DA8">
        <w:t>, macrocephaly, microcephaly</w:t>
      </w:r>
      <w:r w:rsidR="007D628F">
        <w:t>, GEFD, Spectrin</w:t>
      </w:r>
    </w:p>
    <w:p w14:paraId="74892540" w14:textId="77777777" w:rsidR="00AE59DA" w:rsidRDefault="00AE59DA">
      <w:pPr>
        <w:spacing w:line="480" w:lineRule="auto"/>
        <w:jc w:val="both"/>
        <w:rPr>
          <w:b/>
        </w:rPr>
      </w:pPr>
    </w:p>
    <w:p w14:paraId="4C670A8D" w14:textId="77777777" w:rsidR="008C33AE" w:rsidRDefault="008C33AE">
      <w:pPr>
        <w:spacing w:line="480" w:lineRule="auto"/>
        <w:jc w:val="both"/>
        <w:rPr>
          <w:b/>
        </w:rPr>
      </w:pPr>
      <w:r>
        <w:rPr>
          <w:b/>
        </w:rPr>
        <w:t>Running Title</w:t>
      </w:r>
    </w:p>
    <w:p w14:paraId="05063570" w14:textId="4C8CA621" w:rsidR="00275F7B" w:rsidRDefault="00F1028E">
      <w:pPr>
        <w:spacing w:line="480" w:lineRule="auto"/>
        <w:jc w:val="both"/>
      </w:pPr>
      <w:r w:rsidRPr="00901D54">
        <w:rPr>
          <w:i/>
          <w:iCs/>
        </w:rPr>
        <w:t>TRIO</w:t>
      </w:r>
      <w:r>
        <w:t xml:space="preserve"> gene phenotypes</w:t>
      </w:r>
    </w:p>
    <w:p w14:paraId="4ACE2990" w14:textId="657688D1" w:rsidR="00AA63CD" w:rsidRDefault="00AA63CD">
      <w:r>
        <w:br w:type="page"/>
      </w:r>
    </w:p>
    <w:p w14:paraId="68CB54EC" w14:textId="4E65E66F" w:rsidR="00275F7B" w:rsidRPr="007316A1" w:rsidRDefault="008C33AE" w:rsidP="009F7FCD">
      <w:pPr>
        <w:spacing w:line="480" w:lineRule="auto"/>
        <w:jc w:val="both"/>
        <w:rPr>
          <w:b/>
        </w:rPr>
      </w:pPr>
      <w:r>
        <w:rPr>
          <w:b/>
        </w:rPr>
        <w:lastRenderedPageBreak/>
        <w:t>Abstract</w:t>
      </w:r>
    </w:p>
    <w:p w14:paraId="26EB2D64" w14:textId="16B24DE2" w:rsidR="00F54D61" w:rsidRDefault="007316A1" w:rsidP="00B873CC">
      <w:pPr>
        <w:spacing w:line="480" w:lineRule="auto"/>
        <w:rPr>
          <w:rStyle w:val="Emphasis"/>
          <w:bCs/>
          <w:i w:val="0"/>
          <w:iCs w:val="0"/>
          <w:szCs w:val="20"/>
        </w:rPr>
      </w:pPr>
      <w:r>
        <w:rPr>
          <w:bCs/>
        </w:rPr>
        <w:t xml:space="preserve">The </w:t>
      </w:r>
      <w:r w:rsidRPr="00556E90">
        <w:rPr>
          <w:bCs/>
          <w:i/>
        </w:rPr>
        <w:t>TRIO</w:t>
      </w:r>
      <w:r w:rsidRPr="00D35B22">
        <w:t xml:space="preserve"> gene</w:t>
      </w:r>
      <w:r w:rsidRPr="00D35B22">
        <w:rPr>
          <w:b/>
          <w:bCs/>
          <w:szCs w:val="20"/>
        </w:rPr>
        <w:t xml:space="preserve"> </w:t>
      </w:r>
      <w:r w:rsidRPr="007316A1">
        <w:rPr>
          <w:szCs w:val="20"/>
        </w:rPr>
        <w:t xml:space="preserve">encodes a </w:t>
      </w:r>
      <w:r>
        <w:rPr>
          <w:szCs w:val="20"/>
        </w:rPr>
        <w:t xml:space="preserve">Rho </w:t>
      </w:r>
      <w:r w:rsidR="004D36CB">
        <w:rPr>
          <w:szCs w:val="20"/>
        </w:rPr>
        <w:t>Guanine</w:t>
      </w:r>
      <w:r w:rsidR="008342EE">
        <w:rPr>
          <w:szCs w:val="20"/>
        </w:rPr>
        <w:t xml:space="preserve"> </w:t>
      </w:r>
      <w:r w:rsidR="004D36CB">
        <w:rPr>
          <w:szCs w:val="20"/>
        </w:rPr>
        <w:t>Exchange Factor</w:t>
      </w:r>
      <w:r>
        <w:rPr>
          <w:szCs w:val="20"/>
        </w:rPr>
        <w:t>, the function of w</w:t>
      </w:r>
      <w:r w:rsidR="00556E90">
        <w:rPr>
          <w:szCs w:val="20"/>
        </w:rPr>
        <w:t xml:space="preserve">hich is to exchange GDP to GTP, </w:t>
      </w:r>
      <w:r w:rsidR="0042436F">
        <w:rPr>
          <w:szCs w:val="20"/>
        </w:rPr>
        <w:t xml:space="preserve">and hence to activate Rho GTPases, </w:t>
      </w:r>
      <w:r w:rsidR="00556E90">
        <w:rPr>
          <w:szCs w:val="20"/>
        </w:rPr>
        <w:t xml:space="preserve">and has been described to impact neurodevelopment. </w:t>
      </w:r>
      <w:r>
        <w:rPr>
          <w:szCs w:val="20"/>
        </w:rPr>
        <w:t xml:space="preserve">Specific genotype to phenotype correlations have been established previously </w:t>
      </w:r>
      <w:r w:rsidR="009B63E8">
        <w:rPr>
          <w:szCs w:val="20"/>
        </w:rPr>
        <w:t xml:space="preserve">describing striking </w:t>
      </w:r>
      <w:r w:rsidR="0063542F">
        <w:rPr>
          <w:szCs w:val="20"/>
        </w:rPr>
        <w:t xml:space="preserve">differentiating </w:t>
      </w:r>
      <w:r w:rsidR="009B63E8">
        <w:rPr>
          <w:szCs w:val="20"/>
        </w:rPr>
        <w:t xml:space="preserve">features seen in variants </w:t>
      </w:r>
      <w:r w:rsidR="007001D2">
        <w:rPr>
          <w:szCs w:val="20"/>
        </w:rPr>
        <w:t>located in</w:t>
      </w:r>
      <w:r w:rsidR="009B63E8">
        <w:rPr>
          <w:szCs w:val="20"/>
        </w:rPr>
        <w:t xml:space="preserve"> sp</w:t>
      </w:r>
      <w:r w:rsidR="00556E90">
        <w:rPr>
          <w:szCs w:val="20"/>
        </w:rPr>
        <w:t xml:space="preserve">ecific domains of the </w:t>
      </w:r>
      <w:r w:rsidR="00556E90" w:rsidRPr="00556E90">
        <w:rPr>
          <w:i/>
          <w:szCs w:val="20"/>
        </w:rPr>
        <w:t xml:space="preserve">TRIO </w:t>
      </w:r>
      <w:r w:rsidR="00556E90">
        <w:rPr>
          <w:szCs w:val="20"/>
        </w:rPr>
        <w:t>gene that are associated with opposite effect</w:t>
      </w:r>
      <w:r w:rsidR="00647B52">
        <w:rPr>
          <w:szCs w:val="20"/>
        </w:rPr>
        <w:t>s</w:t>
      </w:r>
      <w:r w:rsidR="00556E90">
        <w:rPr>
          <w:szCs w:val="20"/>
        </w:rPr>
        <w:t xml:space="preserve"> on RAC1 activity.</w:t>
      </w:r>
      <w:r w:rsidR="00F56AB6">
        <w:rPr>
          <w:szCs w:val="20"/>
        </w:rPr>
        <w:t xml:space="preserve"> </w:t>
      </w:r>
      <w:r w:rsidR="005E232C">
        <w:rPr>
          <w:szCs w:val="20"/>
        </w:rPr>
        <w:t xml:space="preserve">Currently, </w:t>
      </w:r>
      <w:r w:rsidR="0054770D">
        <w:rPr>
          <w:szCs w:val="20"/>
        </w:rPr>
        <w:t>3</w:t>
      </w:r>
      <w:r w:rsidR="007331E8">
        <w:rPr>
          <w:szCs w:val="20"/>
        </w:rPr>
        <w:t>2</w:t>
      </w:r>
      <w:r w:rsidR="0054770D">
        <w:rPr>
          <w:szCs w:val="20"/>
        </w:rPr>
        <w:t xml:space="preserve"> </w:t>
      </w:r>
      <w:r w:rsidR="005E232C">
        <w:rPr>
          <w:szCs w:val="20"/>
        </w:rPr>
        <w:t xml:space="preserve">cases with a </w:t>
      </w:r>
      <w:r w:rsidR="005E232C" w:rsidRPr="00901D54">
        <w:rPr>
          <w:i/>
          <w:iCs/>
          <w:szCs w:val="20"/>
        </w:rPr>
        <w:t>TRIO</w:t>
      </w:r>
      <w:r w:rsidR="005E232C">
        <w:rPr>
          <w:szCs w:val="20"/>
        </w:rPr>
        <w:t xml:space="preserve"> gene alteration have been published in the medical literature. Here we report an additional 2</w:t>
      </w:r>
      <w:r w:rsidR="00504B5F">
        <w:rPr>
          <w:szCs w:val="20"/>
        </w:rPr>
        <w:t>5</w:t>
      </w:r>
      <w:r w:rsidR="005E232C">
        <w:rPr>
          <w:szCs w:val="20"/>
        </w:rPr>
        <w:t xml:space="preserve">, previously unreported individuals who possess heterozygous </w:t>
      </w:r>
      <w:r w:rsidR="005E232C" w:rsidRPr="00322FBF">
        <w:rPr>
          <w:i/>
          <w:iCs/>
          <w:szCs w:val="20"/>
        </w:rPr>
        <w:t>TRIO</w:t>
      </w:r>
      <w:r w:rsidR="005E232C">
        <w:rPr>
          <w:szCs w:val="20"/>
        </w:rPr>
        <w:t xml:space="preserve"> variant</w:t>
      </w:r>
      <w:r w:rsidR="00BC2A48">
        <w:rPr>
          <w:szCs w:val="20"/>
        </w:rPr>
        <w:t>s</w:t>
      </w:r>
      <w:r w:rsidR="00647B52">
        <w:rPr>
          <w:szCs w:val="20"/>
        </w:rPr>
        <w:t xml:space="preserve"> and </w:t>
      </w:r>
      <w:r w:rsidR="0054770D">
        <w:rPr>
          <w:szCs w:val="20"/>
        </w:rPr>
        <w:t xml:space="preserve">we </w:t>
      </w:r>
      <w:r w:rsidR="00647B52">
        <w:rPr>
          <w:szCs w:val="20"/>
        </w:rPr>
        <w:t>review the literature</w:t>
      </w:r>
      <w:r w:rsidR="005E232C">
        <w:rPr>
          <w:szCs w:val="20"/>
        </w:rPr>
        <w:t xml:space="preserve">. </w:t>
      </w:r>
      <w:r w:rsidR="0089461C">
        <w:rPr>
          <w:szCs w:val="20"/>
        </w:rPr>
        <w:t>In addition, functional studies were performed on the</w:t>
      </w:r>
      <w:r w:rsidR="007331E8">
        <w:rPr>
          <w:szCs w:val="20"/>
        </w:rPr>
        <w:t xml:space="preserve"> c.4394A&gt;G</w:t>
      </w:r>
      <w:r w:rsidR="0089461C">
        <w:rPr>
          <w:szCs w:val="20"/>
        </w:rPr>
        <w:t xml:space="preserve"> </w:t>
      </w:r>
      <w:r w:rsidR="007331E8">
        <w:rPr>
          <w:szCs w:val="20"/>
        </w:rPr>
        <w:t>(</w:t>
      </w:r>
      <w:r w:rsidR="0089461C" w:rsidRPr="007331E8">
        <w:t>N1</w:t>
      </w:r>
      <w:r w:rsidR="00B50505">
        <w:t>4</w:t>
      </w:r>
      <w:r w:rsidR="0089461C" w:rsidRPr="007331E8">
        <w:t>65S</w:t>
      </w:r>
      <w:r w:rsidR="007331E8">
        <w:t>)</w:t>
      </w:r>
      <w:r w:rsidR="007331E8" w:rsidRPr="007331E8">
        <w:t xml:space="preserve"> and </w:t>
      </w:r>
      <w:r w:rsidR="007331E8" w:rsidRPr="00B873CC">
        <w:rPr>
          <w:lang w:val="fr-FR"/>
        </w:rPr>
        <w:t>c.6244-2A&gt;G</w:t>
      </w:r>
      <w:r w:rsidR="0089461C" w:rsidRPr="007331E8">
        <w:t xml:space="preserve"> </w:t>
      </w:r>
      <w:r w:rsidR="0089461C" w:rsidRPr="007331E8">
        <w:rPr>
          <w:i/>
          <w:iCs/>
        </w:rPr>
        <w:t>TRIO</w:t>
      </w:r>
      <w:r w:rsidR="0089461C" w:rsidRPr="0089461C">
        <w:rPr>
          <w:i/>
          <w:iCs/>
          <w:szCs w:val="20"/>
        </w:rPr>
        <w:t xml:space="preserve"> </w:t>
      </w:r>
      <w:r w:rsidR="0089461C">
        <w:rPr>
          <w:szCs w:val="20"/>
        </w:rPr>
        <w:t>variant</w:t>
      </w:r>
      <w:r w:rsidR="007331E8">
        <w:rPr>
          <w:szCs w:val="20"/>
        </w:rPr>
        <w:t>s</w:t>
      </w:r>
      <w:r w:rsidR="0089461C">
        <w:rPr>
          <w:szCs w:val="20"/>
        </w:rPr>
        <w:t xml:space="preserve"> to provide evidence for </w:t>
      </w:r>
      <w:r w:rsidR="007331E8">
        <w:rPr>
          <w:szCs w:val="20"/>
        </w:rPr>
        <w:t>their</w:t>
      </w:r>
      <w:r w:rsidR="0089461C">
        <w:rPr>
          <w:szCs w:val="20"/>
        </w:rPr>
        <w:t xml:space="preserve"> pathogenicity. </w:t>
      </w:r>
      <w:r w:rsidR="006B68EE">
        <w:rPr>
          <w:szCs w:val="20"/>
        </w:rPr>
        <w:t>V</w:t>
      </w:r>
      <w:r w:rsidR="005E232C">
        <w:rPr>
          <w:szCs w:val="20"/>
        </w:rPr>
        <w:t>ariants</w:t>
      </w:r>
      <w:r w:rsidR="006B68EE">
        <w:rPr>
          <w:szCs w:val="20"/>
        </w:rPr>
        <w:t xml:space="preserve"> reported by the current study</w:t>
      </w:r>
      <w:r w:rsidR="005E232C">
        <w:rPr>
          <w:szCs w:val="20"/>
        </w:rPr>
        <w:t xml:space="preserve"> inc</w:t>
      </w:r>
      <w:r w:rsidR="0054770D">
        <w:rPr>
          <w:szCs w:val="20"/>
        </w:rPr>
        <w:t>l</w:t>
      </w:r>
      <w:r w:rsidR="005E232C">
        <w:rPr>
          <w:szCs w:val="20"/>
        </w:rPr>
        <w:t xml:space="preserve">ude missense variants, </w:t>
      </w:r>
      <w:r w:rsidR="0054770D">
        <w:rPr>
          <w:szCs w:val="20"/>
        </w:rPr>
        <w:t xml:space="preserve">truncating nonsense variants and </w:t>
      </w:r>
      <w:r w:rsidR="005E232C">
        <w:rPr>
          <w:szCs w:val="20"/>
        </w:rPr>
        <w:t>a</w:t>
      </w:r>
      <w:r w:rsidR="00D57A6A">
        <w:rPr>
          <w:szCs w:val="20"/>
        </w:rPr>
        <w:t>n intragenic deletion</w:t>
      </w:r>
      <w:r w:rsidR="000B3C0C">
        <w:rPr>
          <w:szCs w:val="20"/>
        </w:rPr>
        <w:t>. Clinical</w:t>
      </w:r>
      <w:r w:rsidR="00E62B9F">
        <w:rPr>
          <w:szCs w:val="20"/>
        </w:rPr>
        <w:t xml:space="preserve"> features </w:t>
      </w:r>
      <w:r w:rsidR="000B3C0C">
        <w:rPr>
          <w:szCs w:val="20"/>
        </w:rPr>
        <w:t xml:space="preserve">were </w:t>
      </w:r>
      <w:r w:rsidR="00E62B9F">
        <w:rPr>
          <w:szCs w:val="20"/>
        </w:rPr>
        <w:t>previously des</w:t>
      </w:r>
      <w:r w:rsidR="0054770D">
        <w:rPr>
          <w:szCs w:val="20"/>
        </w:rPr>
        <w:t>c</w:t>
      </w:r>
      <w:r w:rsidR="00E62B9F">
        <w:rPr>
          <w:szCs w:val="20"/>
        </w:rPr>
        <w:t>ribed</w:t>
      </w:r>
      <w:r w:rsidR="000B3C0C">
        <w:rPr>
          <w:szCs w:val="20"/>
        </w:rPr>
        <w:t xml:space="preserve"> and</w:t>
      </w:r>
      <w:r w:rsidR="00E62B9F">
        <w:rPr>
          <w:szCs w:val="20"/>
        </w:rPr>
        <w:t xml:space="preserve"> inc</w:t>
      </w:r>
      <w:r w:rsidR="0054770D">
        <w:rPr>
          <w:szCs w:val="20"/>
        </w:rPr>
        <w:t>l</w:t>
      </w:r>
      <w:r w:rsidR="00E62B9F">
        <w:rPr>
          <w:szCs w:val="20"/>
        </w:rPr>
        <w:t>uded developmental delay, learning difficulties, microcephaly, macrocephaly,</w:t>
      </w:r>
      <w:r w:rsidR="00F90AF5">
        <w:rPr>
          <w:szCs w:val="20"/>
        </w:rPr>
        <w:t xml:space="preserve"> </w:t>
      </w:r>
      <w:r w:rsidR="00251CB0">
        <w:rPr>
          <w:szCs w:val="20"/>
        </w:rPr>
        <w:t xml:space="preserve">seizures, </w:t>
      </w:r>
      <w:r w:rsidR="00F90AF5">
        <w:rPr>
          <w:szCs w:val="20"/>
        </w:rPr>
        <w:t>behavioural</w:t>
      </w:r>
      <w:r w:rsidR="000B3C0C">
        <w:rPr>
          <w:szCs w:val="20"/>
        </w:rPr>
        <w:t xml:space="preserve"> issues</w:t>
      </w:r>
      <w:r w:rsidR="00F90AF5">
        <w:rPr>
          <w:szCs w:val="20"/>
        </w:rPr>
        <w:t xml:space="preserve"> (ag</w:t>
      </w:r>
      <w:r w:rsidR="00084E57">
        <w:rPr>
          <w:szCs w:val="20"/>
        </w:rPr>
        <w:t>g</w:t>
      </w:r>
      <w:r w:rsidR="00F90AF5">
        <w:rPr>
          <w:szCs w:val="20"/>
        </w:rPr>
        <w:t>ression, stereotyp</w:t>
      </w:r>
      <w:r w:rsidR="00AE4D0A">
        <w:rPr>
          <w:szCs w:val="20"/>
        </w:rPr>
        <w:t>i</w:t>
      </w:r>
      <w:r w:rsidR="00F90AF5">
        <w:rPr>
          <w:szCs w:val="20"/>
        </w:rPr>
        <w:t>es)</w:t>
      </w:r>
      <w:r w:rsidR="000B3C0C">
        <w:rPr>
          <w:szCs w:val="20"/>
        </w:rPr>
        <w:t>, skeletal p</w:t>
      </w:r>
      <w:r w:rsidR="00F90AF5">
        <w:rPr>
          <w:szCs w:val="20"/>
        </w:rPr>
        <w:t>roblems including</w:t>
      </w:r>
      <w:r w:rsidR="000B3C0C">
        <w:rPr>
          <w:szCs w:val="20"/>
        </w:rPr>
        <w:t xml:space="preserve"> short, tapering fingers and scoliosis, dental problems</w:t>
      </w:r>
      <w:r w:rsidR="00991CB6">
        <w:rPr>
          <w:szCs w:val="20"/>
        </w:rPr>
        <w:t xml:space="preserve"> </w:t>
      </w:r>
      <w:r w:rsidR="00E62B9F">
        <w:rPr>
          <w:szCs w:val="20"/>
        </w:rPr>
        <w:t xml:space="preserve">(overcrowding/delayed eruption) and </w:t>
      </w:r>
      <w:r w:rsidR="000B3C0C">
        <w:rPr>
          <w:szCs w:val="20"/>
        </w:rPr>
        <w:t xml:space="preserve">variable facial features. </w:t>
      </w:r>
      <w:r w:rsidR="0054770D">
        <w:rPr>
          <w:szCs w:val="20"/>
        </w:rPr>
        <w:t>Here, w</w:t>
      </w:r>
      <w:r w:rsidR="00F90AF5">
        <w:rPr>
          <w:szCs w:val="20"/>
        </w:rPr>
        <w:t xml:space="preserve">e </w:t>
      </w:r>
      <w:r w:rsidR="00F10C73">
        <w:rPr>
          <w:szCs w:val="20"/>
        </w:rPr>
        <w:t>report</w:t>
      </w:r>
      <w:r w:rsidR="00395CD4">
        <w:rPr>
          <w:szCs w:val="20"/>
        </w:rPr>
        <w:t xml:space="preserve"> clinical features that have not been described previous</w:t>
      </w:r>
      <w:r w:rsidR="0054770D">
        <w:rPr>
          <w:szCs w:val="20"/>
        </w:rPr>
        <w:t>l</w:t>
      </w:r>
      <w:r w:rsidR="00395CD4">
        <w:rPr>
          <w:szCs w:val="20"/>
        </w:rPr>
        <w:t>y</w:t>
      </w:r>
      <w:r w:rsidR="00D42119">
        <w:rPr>
          <w:szCs w:val="20"/>
        </w:rPr>
        <w:t>,</w:t>
      </w:r>
      <w:r w:rsidR="00395CD4">
        <w:rPr>
          <w:szCs w:val="20"/>
        </w:rPr>
        <w:t xml:space="preserve"> inc</w:t>
      </w:r>
      <w:r w:rsidR="0054770D">
        <w:rPr>
          <w:szCs w:val="20"/>
        </w:rPr>
        <w:t>l</w:t>
      </w:r>
      <w:r w:rsidR="00395CD4">
        <w:rPr>
          <w:szCs w:val="20"/>
        </w:rPr>
        <w:t xml:space="preserve">uding </w:t>
      </w:r>
      <w:r w:rsidR="00F10C73">
        <w:rPr>
          <w:szCs w:val="20"/>
        </w:rPr>
        <w:t xml:space="preserve">specific </w:t>
      </w:r>
      <w:r w:rsidR="00F90AF5">
        <w:rPr>
          <w:szCs w:val="20"/>
        </w:rPr>
        <w:t>structural brain malformations</w:t>
      </w:r>
      <w:r w:rsidR="00F10C73">
        <w:rPr>
          <w:szCs w:val="20"/>
        </w:rPr>
        <w:t xml:space="preserve"> such as abnorm</w:t>
      </w:r>
      <w:r w:rsidR="0054770D">
        <w:rPr>
          <w:szCs w:val="20"/>
        </w:rPr>
        <w:t>a</w:t>
      </w:r>
      <w:r w:rsidR="00F10C73">
        <w:rPr>
          <w:szCs w:val="20"/>
        </w:rPr>
        <w:t>lities of the corpus callosum and ventriculomegaly</w:t>
      </w:r>
      <w:r w:rsidR="00F90AF5">
        <w:rPr>
          <w:szCs w:val="20"/>
        </w:rPr>
        <w:t xml:space="preserve">, </w:t>
      </w:r>
      <w:r w:rsidR="001A2C9E">
        <w:rPr>
          <w:szCs w:val="20"/>
        </w:rPr>
        <w:t xml:space="preserve">additional psychological and dental issues </w:t>
      </w:r>
      <w:r w:rsidR="00902032">
        <w:rPr>
          <w:szCs w:val="20"/>
        </w:rPr>
        <w:t>along with a more recognisable facial gestalt linked to the spec</w:t>
      </w:r>
      <w:r w:rsidR="0072388E">
        <w:rPr>
          <w:szCs w:val="20"/>
        </w:rPr>
        <w:t>i</w:t>
      </w:r>
      <w:r w:rsidR="00902032">
        <w:rPr>
          <w:szCs w:val="20"/>
        </w:rPr>
        <w:t>fic domains</w:t>
      </w:r>
      <w:r w:rsidR="00A661F8">
        <w:rPr>
          <w:szCs w:val="20"/>
        </w:rPr>
        <w:t xml:space="preserve"> of the </w:t>
      </w:r>
      <w:r w:rsidR="00A661F8" w:rsidRPr="00A661F8">
        <w:rPr>
          <w:i/>
          <w:iCs/>
          <w:szCs w:val="20"/>
        </w:rPr>
        <w:t>TRIO</w:t>
      </w:r>
      <w:r w:rsidR="00A661F8">
        <w:rPr>
          <w:szCs w:val="20"/>
        </w:rPr>
        <w:t xml:space="preserve"> gene</w:t>
      </w:r>
      <w:r w:rsidR="00902032">
        <w:rPr>
          <w:szCs w:val="20"/>
        </w:rPr>
        <w:t xml:space="preserve"> and the effect of the variant upon </w:t>
      </w:r>
      <w:r w:rsidR="0054770D">
        <w:rPr>
          <w:szCs w:val="20"/>
        </w:rPr>
        <w:t xml:space="preserve">the function of </w:t>
      </w:r>
      <w:r w:rsidR="00902032">
        <w:rPr>
          <w:szCs w:val="20"/>
        </w:rPr>
        <w:t xml:space="preserve">the </w:t>
      </w:r>
      <w:r w:rsidR="008D1BAB">
        <w:rPr>
          <w:szCs w:val="20"/>
        </w:rPr>
        <w:t xml:space="preserve">encoded </w:t>
      </w:r>
      <w:r w:rsidR="00902032">
        <w:rPr>
          <w:szCs w:val="20"/>
        </w:rPr>
        <w:t xml:space="preserve">protein. </w:t>
      </w:r>
      <w:r w:rsidR="00784EEA">
        <w:rPr>
          <w:rStyle w:val="Emphasis"/>
          <w:bCs/>
          <w:i w:val="0"/>
          <w:iCs w:val="0"/>
          <w:szCs w:val="20"/>
        </w:rPr>
        <w:t>This current study further stre</w:t>
      </w:r>
      <w:r w:rsidR="0054770D">
        <w:rPr>
          <w:rStyle w:val="Emphasis"/>
          <w:bCs/>
          <w:i w:val="0"/>
          <w:iCs w:val="0"/>
          <w:szCs w:val="20"/>
        </w:rPr>
        <w:t>n</w:t>
      </w:r>
      <w:r w:rsidR="00784EEA">
        <w:rPr>
          <w:rStyle w:val="Emphasis"/>
          <w:bCs/>
          <w:i w:val="0"/>
          <w:iCs w:val="0"/>
          <w:szCs w:val="20"/>
        </w:rPr>
        <w:t>g</w:t>
      </w:r>
      <w:r w:rsidR="00084E57">
        <w:rPr>
          <w:rStyle w:val="Emphasis"/>
          <w:bCs/>
          <w:i w:val="0"/>
          <w:iCs w:val="0"/>
          <w:szCs w:val="20"/>
        </w:rPr>
        <w:t>th</w:t>
      </w:r>
      <w:r w:rsidR="00784EEA">
        <w:rPr>
          <w:rStyle w:val="Emphasis"/>
          <w:bCs/>
          <w:i w:val="0"/>
          <w:iCs w:val="0"/>
          <w:szCs w:val="20"/>
        </w:rPr>
        <w:t>ens the genoty</w:t>
      </w:r>
      <w:r w:rsidR="0054770D">
        <w:rPr>
          <w:rStyle w:val="Emphasis"/>
          <w:bCs/>
          <w:i w:val="0"/>
          <w:iCs w:val="0"/>
          <w:szCs w:val="20"/>
        </w:rPr>
        <w:t>p</w:t>
      </w:r>
      <w:r w:rsidR="00784EEA">
        <w:rPr>
          <w:rStyle w:val="Emphasis"/>
          <w:bCs/>
          <w:i w:val="0"/>
          <w:iCs w:val="0"/>
          <w:szCs w:val="20"/>
        </w:rPr>
        <w:t>e to phenotype corr</w:t>
      </w:r>
      <w:r w:rsidR="00145889">
        <w:rPr>
          <w:rStyle w:val="Emphasis"/>
          <w:bCs/>
          <w:i w:val="0"/>
          <w:iCs w:val="0"/>
          <w:szCs w:val="20"/>
        </w:rPr>
        <w:t>e</w:t>
      </w:r>
      <w:r w:rsidR="00784EEA">
        <w:rPr>
          <w:rStyle w:val="Emphasis"/>
          <w:bCs/>
          <w:i w:val="0"/>
          <w:iCs w:val="0"/>
          <w:szCs w:val="20"/>
        </w:rPr>
        <w:t>l</w:t>
      </w:r>
      <w:r w:rsidR="00145889">
        <w:rPr>
          <w:rStyle w:val="Emphasis"/>
          <w:bCs/>
          <w:i w:val="0"/>
          <w:iCs w:val="0"/>
          <w:szCs w:val="20"/>
        </w:rPr>
        <w:t>at</w:t>
      </w:r>
      <w:r w:rsidR="00784EEA">
        <w:rPr>
          <w:rStyle w:val="Emphasis"/>
          <w:bCs/>
          <w:i w:val="0"/>
          <w:iCs w:val="0"/>
          <w:szCs w:val="20"/>
        </w:rPr>
        <w:t>i</w:t>
      </w:r>
      <w:r w:rsidR="00145889">
        <w:rPr>
          <w:rStyle w:val="Emphasis"/>
          <w:bCs/>
          <w:i w:val="0"/>
          <w:iCs w:val="0"/>
          <w:szCs w:val="20"/>
        </w:rPr>
        <w:t>o</w:t>
      </w:r>
      <w:r w:rsidR="00784EEA">
        <w:rPr>
          <w:rStyle w:val="Emphasis"/>
          <w:bCs/>
          <w:i w:val="0"/>
          <w:iCs w:val="0"/>
          <w:szCs w:val="20"/>
        </w:rPr>
        <w:t>n that was previously esta</w:t>
      </w:r>
      <w:r w:rsidR="00085B36">
        <w:rPr>
          <w:rStyle w:val="Emphasis"/>
          <w:bCs/>
          <w:i w:val="0"/>
          <w:iCs w:val="0"/>
          <w:szCs w:val="20"/>
        </w:rPr>
        <w:t>b</w:t>
      </w:r>
      <w:r w:rsidR="00784EEA">
        <w:rPr>
          <w:rStyle w:val="Emphasis"/>
          <w:bCs/>
          <w:i w:val="0"/>
          <w:iCs w:val="0"/>
          <w:szCs w:val="20"/>
        </w:rPr>
        <w:t xml:space="preserve">lished and </w:t>
      </w:r>
      <w:r w:rsidR="00784EEA" w:rsidRPr="00AA63CD">
        <w:rPr>
          <w:rStyle w:val="Emphasis"/>
          <w:bCs/>
          <w:i w:val="0"/>
          <w:iCs w:val="0"/>
          <w:szCs w:val="20"/>
        </w:rPr>
        <w:t>exten</w:t>
      </w:r>
      <w:r w:rsidR="00AA63CD" w:rsidRPr="00AA63CD">
        <w:rPr>
          <w:rStyle w:val="Emphasis"/>
          <w:bCs/>
          <w:i w:val="0"/>
          <w:iCs w:val="0"/>
          <w:szCs w:val="20"/>
        </w:rPr>
        <w:t>ds the</w:t>
      </w:r>
      <w:r w:rsidR="006B68EE">
        <w:rPr>
          <w:rStyle w:val="Emphasis"/>
          <w:bCs/>
          <w:i w:val="0"/>
          <w:iCs w:val="0"/>
          <w:szCs w:val="20"/>
        </w:rPr>
        <w:t xml:space="preserve"> range of phenotypes</w:t>
      </w:r>
      <w:r w:rsidR="0054770D">
        <w:rPr>
          <w:rStyle w:val="Emphasis"/>
          <w:bCs/>
          <w:i w:val="0"/>
          <w:iCs w:val="0"/>
          <w:szCs w:val="20"/>
        </w:rPr>
        <w:t>,</w:t>
      </w:r>
      <w:r w:rsidR="006B68EE">
        <w:rPr>
          <w:rStyle w:val="Emphasis"/>
          <w:bCs/>
          <w:i w:val="0"/>
          <w:iCs w:val="0"/>
          <w:szCs w:val="20"/>
        </w:rPr>
        <w:t xml:space="preserve"> </w:t>
      </w:r>
      <w:r w:rsidR="00612A01">
        <w:rPr>
          <w:rStyle w:val="Emphasis"/>
          <w:bCs/>
          <w:i w:val="0"/>
          <w:iCs w:val="0"/>
          <w:szCs w:val="20"/>
        </w:rPr>
        <w:t>to inc</w:t>
      </w:r>
      <w:r w:rsidR="0054770D">
        <w:rPr>
          <w:rStyle w:val="Emphasis"/>
          <w:bCs/>
          <w:i w:val="0"/>
          <w:iCs w:val="0"/>
          <w:szCs w:val="20"/>
        </w:rPr>
        <w:t>l</w:t>
      </w:r>
      <w:r w:rsidR="00612A01">
        <w:rPr>
          <w:rStyle w:val="Emphasis"/>
          <w:bCs/>
          <w:i w:val="0"/>
          <w:iCs w:val="0"/>
          <w:szCs w:val="20"/>
        </w:rPr>
        <w:t xml:space="preserve">ude </w:t>
      </w:r>
      <w:r w:rsidR="001A2C9E">
        <w:rPr>
          <w:rStyle w:val="Emphasis"/>
          <w:bCs/>
          <w:i w:val="0"/>
          <w:iCs w:val="0"/>
          <w:szCs w:val="20"/>
        </w:rPr>
        <w:t xml:space="preserve">structural </w:t>
      </w:r>
      <w:r w:rsidR="00612A01">
        <w:rPr>
          <w:rStyle w:val="Emphasis"/>
          <w:bCs/>
          <w:i w:val="0"/>
          <w:iCs w:val="0"/>
          <w:szCs w:val="20"/>
        </w:rPr>
        <w:t xml:space="preserve">brain abnormalities, </w:t>
      </w:r>
      <w:r w:rsidR="001A2C9E">
        <w:rPr>
          <w:rStyle w:val="Emphasis"/>
          <w:bCs/>
          <w:i w:val="0"/>
          <w:iCs w:val="0"/>
          <w:szCs w:val="20"/>
        </w:rPr>
        <w:t>additional</w:t>
      </w:r>
      <w:r w:rsidR="006B68EE">
        <w:rPr>
          <w:rStyle w:val="Emphasis"/>
          <w:bCs/>
          <w:i w:val="0"/>
          <w:iCs w:val="0"/>
          <w:szCs w:val="20"/>
        </w:rPr>
        <w:t xml:space="preserve"> </w:t>
      </w:r>
      <w:r w:rsidR="00BE77FD">
        <w:rPr>
          <w:rStyle w:val="Emphasis"/>
          <w:bCs/>
          <w:i w:val="0"/>
          <w:iCs w:val="0"/>
          <w:szCs w:val="20"/>
        </w:rPr>
        <w:t>skeletal,</w:t>
      </w:r>
      <w:r w:rsidR="00397233">
        <w:rPr>
          <w:rStyle w:val="Emphasis"/>
          <w:bCs/>
          <w:i w:val="0"/>
          <w:iCs w:val="0"/>
          <w:szCs w:val="20"/>
        </w:rPr>
        <w:t xml:space="preserve"> </w:t>
      </w:r>
      <w:r w:rsidR="005C4003">
        <w:rPr>
          <w:rStyle w:val="Emphasis"/>
          <w:bCs/>
          <w:i w:val="0"/>
          <w:iCs w:val="0"/>
          <w:szCs w:val="20"/>
        </w:rPr>
        <w:t>dental</w:t>
      </w:r>
      <w:r w:rsidR="001A2C9E">
        <w:rPr>
          <w:rStyle w:val="Emphasis"/>
          <w:bCs/>
          <w:i w:val="0"/>
          <w:iCs w:val="0"/>
          <w:szCs w:val="20"/>
        </w:rPr>
        <w:t xml:space="preserve"> </w:t>
      </w:r>
      <w:r w:rsidR="006B68EE">
        <w:rPr>
          <w:rStyle w:val="Emphasis"/>
          <w:bCs/>
          <w:i w:val="0"/>
          <w:iCs w:val="0"/>
          <w:szCs w:val="20"/>
        </w:rPr>
        <w:t>and</w:t>
      </w:r>
      <w:r w:rsidR="00AA63CD">
        <w:rPr>
          <w:rStyle w:val="Emphasis"/>
          <w:b/>
          <w:bCs/>
          <w:i w:val="0"/>
          <w:iCs w:val="0"/>
          <w:szCs w:val="20"/>
        </w:rPr>
        <w:t xml:space="preserve"> </w:t>
      </w:r>
      <w:r w:rsidR="00784EEA">
        <w:rPr>
          <w:rStyle w:val="Emphasis"/>
          <w:bCs/>
          <w:i w:val="0"/>
          <w:iCs w:val="0"/>
          <w:szCs w:val="20"/>
        </w:rPr>
        <w:t>psychiat</w:t>
      </w:r>
      <w:r w:rsidR="00AA63CD" w:rsidRPr="00085B36">
        <w:rPr>
          <w:rStyle w:val="Emphasis"/>
          <w:bCs/>
          <w:i w:val="0"/>
          <w:iCs w:val="0"/>
          <w:szCs w:val="20"/>
        </w:rPr>
        <w:t>r</w:t>
      </w:r>
      <w:r w:rsidR="00784EEA">
        <w:rPr>
          <w:rStyle w:val="Emphasis"/>
          <w:bCs/>
          <w:i w:val="0"/>
          <w:iCs w:val="0"/>
          <w:szCs w:val="20"/>
        </w:rPr>
        <w:t xml:space="preserve">ic </w:t>
      </w:r>
      <w:r w:rsidR="006B68EE">
        <w:rPr>
          <w:rStyle w:val="Emphasis"/>
          <w:bCs/>
          <w:i w:val="0"/>
          <w:iCs w:val="0"/>
          <w:szCs w:val="20"/>
        </w:rPr>
        <w:t>issues</w:t>
      </w:r>
      <w:r w:rsidR="00784EEA">
        <w:rPr>
          <w:rStyle w:val="Emphasis"/>
          <w:bCs/>
          <w:i w:val="0"/>
          <w:iCs w:val="0"/>
          <w:szCs w:val="20"/>
        </w:rPr>
        <w:t>.</w:t>
      </w:r>
    </w:p>
    <w:p w14:paraId="568FD35D" w14:textId="77777777" w:rsidR="00F54D61" w:rsidRDefault="00F54D61" w:rsidP="00B873CC">
      <w:pPr>
        <w:spacing w:line="480" w:lineRule="auto"/>
        <w:rPr>
          <w:rStyle w:val="Emphasis"/>
          <w:bCs/>
          <w:i w:val="0"/>
          <w:iCs w:val="0"/>
          <w:szCs w:val="20"/>
        </w:rPr>
      </w:pPr>
    </w:p>
    <w:p w14:paraId="3ED923C9" w14:textId="369D95FD" w:rsidR="00AE59DA" w:rsidRPr="00AE59DA" w:rsidRDefault="00AE59DA" w:rsidP="00B873CC">
      <w:pPr>
        <w:spacing w:line="480" w:lineRule="auto"/>
        <w:rPr>
          <w:b/>
        </w:rPr>
      </w:pPr>
      <w:r>
        <w:rPr>
          <w:b/>
        </w:rPr>
        <w:lastRenderedPageBreak/>
        <w:t>Introduction</w:t>
      </w:r>
    </w:p>
    <w:p w14:paraId="2B3EB6AE" w14:textId="059F8834" w:rsidR="008C33AE" w:rsidRDefault="002D7B09" w:rsidP="009F7FCD">
      <w:pPr>
        <w:spacing w:line="480" w:lineRule="auto"/>
        <w:jc w:val="both"/>
      </w:pPr>
      <w:r>
        <w:t>Guanine exchange factors</w:t>
      </w:r>
      <w:r w:rsidR="00AD47F5">
        <w:t xml:space="preserve"> (GEFs)</w:t>
      </w:r>
      <w:r w:rsidR="00275D67">
        <w:t>,</w:t>
      </w:r>
      <w:r>
        <w:t xml:space="preserve"> such as TRIO</w:t>
      </w:r>
      <w:r w:rsidR="00275D67">
        <w:t>,</w:t>
      </w:r>
      <w:r>
        <w:t xml:space="preserve"> are known to activate </w:t>
      </w:r>
      <w:r w:rsidR="009824B3">
        <w:t>Rho guanosine triphosphatases (</w:t>
      </w:r>
      <w:r>
        <w:t>Rho GTPases</w:t>
      </w:r>
      <w:r w:rsidR="009824B3">
        <w:t>)</w:t>
      </w:r>
      <w:r w:rsidR="00AD47F5">
        <w:t xml:space="preserve"> by facilitating the guanosine diphosphat</w:t>
      </w:r>
      <w:r w:rsidR="0054642C">
        <w:t>e</w:t>
      </w:r>
      <w:r w:rsidR="00AD47F5">
        <w:t xml:space="preserve"> (GDP)-guanosine triphosphate (GTP) exchange.</w:t>
      </w:r>
      <w:r w:rsidR="00AB42E7">
        <w:t xml:space="preserve"> Rho GTPases </w:t>
      </w:r>
      <w:r w:rsidR="000678D7">
        <w:t>play</w:t>
      </w:r>
      <w:r w:rsidR="00AB42E7">
        <w:t xml:space="preserve"> a cen</w:t>
      </w:r>
      <w:r w:rsidR="00AF44E1">
        <w:t>t</w:t>
      </w:r>
      <w:r w:rsidR="00AB42E7">
        <w:t xml:space="preserve">ral </w:t>
      </w:r>
      <w:r w:rsidR="000678D7">
        <w:t>part</w:t>
      </w:r>
      <w:r w:rsidR="00AB42E7">
        <w:t xml:space="preserve"> in neurodevelopment as they have a central regulatory role in actin cytoskeleton dynamics</w:t>
      </w:r>
      <w:r w:rsidR="0047216B">
        <w:t xml:space="preserve"> </w:t>
      </w:r>
      <w:r w:rsidR="00AB42E7">
        <w:t xml:space="preserve"> </w:t>
      </w:r>
      <w:r w:rsidR="00BF43B5">
        <w:fldChar w:fldCharType="begin">
          <w:fldData xml:space="preserve">PEVuZE5vdGU+PENpdGU+PEF1dGhvcj5Hb3ZlazwvQXV0aG9yPjxZZWFyPjIwMDU8L1llYXI+PFJl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</w:fldData>
        </w:fldChar>
      </w:r>
      <w:r w:rsidR="00410C25">
        <w:instrText xml:space="preserve"> ADDIN EN.CITE </w:instrText>
      </w:r>
      <w:r w:rsidR="00410C25">
        <w:fldChar w:fldCharType="begin">
          <w:fldData xml:space="preserve">PEVuZE5vdGU+PENpdGU+PEF1dGhvcj5Hb3ZlazwvQXV0aG9yPjxZZWFyPjIwMDU8L1llYXI+PFJl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</w:fldData>
        </w:fldChar>
      </w:r>
      <w:r w:rsidR="00410C25">
        <w:instrText xml:space="preserve"> ADDIN EN.CITE.DATA </w:instrText>
      </w:r>
      <w:r w:rsidR="00410C25">
        <w:fldChar w:fldCharType="end"/>
      </w:r>
      <w:r w:rsidR="00BF43B5">
        <w:fldChar w:fldCharType="separate"/>
      </w:r>
      <w:r w:rsidR="00410C25">
        <w:t>(Govek et al., 2005; Paskus et al., 2020; Tolias et al., 2011)</w:t>
      </w:r>
      <w:r w:rsidR="00BF43B5">
        <w:fldChar w:fldCharType="end"/>
      </w:r>
      <w:r w:rsidR="00AB42E7">
        <w:t>.</w:t>
      </w:r>
      <w:r w:rsidR="00F36DC3">
        <w:t xml:space="preserve"> TRIO is </w:t>
      </w:r>
      <w:r w:rsidR="00B03CCD">
        <w:t>highly expressed in the developing brain</w:t>
      </w:r>
      <w:r w:rsidR="007D6E53">
        <w:t xml:space="preserve"> </w:t>
      </w:r>
      <w:r w:rsidR="007D6E53">
        <w:fldChar w:fldCharType="begin">
          <w:fldData xml:space="preserve">PEVuZE5vdGU+PENpdGU+PEF1dGhvcj5CYTwvQXV0aG9yPjxZZWFyPjIwMTY8L1llYXI+PFJlY051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</w:fldData>
        </w:fldChar>
      </w:r>
      <w:r w:rsidR="00410C25">
        <w:instrText xml:space="preserve"> ADDIN EN.CITE </w:instrText>
      </w:r>
      <w:r w:rsidR="00410C25">
        <w:fldChar w:fldCharType="begin">
          <w:fldData xml:space="preserve">PEVuZE5vdGU+PENpdGU+PEF1dGhvcj5CYTwvQXV0aG9yPjxZZWFyPjIwMTY8L1llYXI+PFJlY051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</w:fldData>
        </w:fldChar>
      </w:r>
      <w:r w:rsidR="00410C25">
        <w:instrText xml:space="preserve"> ADDIN EN.CITE.DATA </w:instrText>
      </w:r>
      <w:r w:rsidR="00410C25">
        <w:fldChar w:fldCharType="end"/>
      </w:r>
      <w:r w:rsidR="007D6E53">
        <w:fldChar w:fldCharType="separate"/>
      </w:r>
      <w:r w:rsidR="00410C25">
        <w:t>(Ba et al., 2016; McPherson et al., 2005; Paskus et al., 2020; Portales-Casamar et al., 2006)</w:t>
      </w:r>
      <w:r w:rsidR="007D6E53">
        <w:fldChar w:fldCharType="end"/>
      </w:r>
      <w:r w:rsidR="00B03CCD">
        <w:t xml:space="preserve"> and it is </w:t>
      </w:r>
      <w:r w:rsidR="00F36DC3">
        <w:t>well</w:t>
      </w:r>
      <w:r w:rsidR="00B03CCD">
        <w:t>-</w:t>
      </w:r>
      <w:r w:rsidR="00F36DC3">
        <w:t>recognised to have a major impact on several important processes including cell migration, axonal outgrowth and dendritic arborization and synaptogenesis</w:t>
      </w:r>
      <w:r w:rsidR="007D6E53">
        <w:t xml:space="preserve"> </w:t>
      </w:r>
      <w:r w:rsidR="007D6E53">
        <w:fldChar w:fldCharType="begin">
          <w:fldData xml:space="preserve">PEVuZE5vdGU+PENpdGU+PEF1dGhvcj5TY2htaWR0PC9BdXRob3I+PFllYXI+MjAxNDwvWWVhcj48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</w:fldData>
        </w:fldChar>
      </w:r>
      <w:r w:rsidR="002B7D22">
        <w:instrText xml:space="preserve"> ADDIN EN.CITE </w:instrText>
      </w:r>
      <w:r w:rsidR="002B7D22">
        <w:fldChar w:fldCharType="begin">
          <w:fldData xml:space="preserve">PEVuZE5vdGU+PENpdGU+PEF1dGhvcj5TY2htaWR0PC9BdXRob3I+PFllYXI+MjAxNDwvWWVhcj48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</w:fldData>
        </w:fldChar>
      </w:r>
      <w:r w:rsidR="002B7D22">
        <w:instrText xml:space="preserve"> ADDIN EN.CITE.DATA </w:instrText>
      </w:r>
      <w:r w:rsidR="002B7D22">
        <w:fldChar w:fldCharType="end"/>
      </w:r>
      <w:r w:rsidR="007D6E53">
        <w:fldChar w:fldCharType="separate"/>
      </w:r>
      <w:r w:rsidR="002B7D22">
        <w:t>(Ba et al., 2013; Briancon-Marjollet et al., 2008; Herring &amp; Nicoll, 2016; Iyer et al., 2012; Schmidt &amp; Debant, 2014)</w:t>
      </w:r>
      <w:r w:rsidR="007D6E53">
        <w:fldChar w:fldCharType="end"/>
      </w:r>
      <w:r w:rsidR="007D6E53">
        <w:t>.</w:t>
      </w:r>
      <w:r w:rsidR="00572C32">
        <w:t xml:space="preserve"> TRIO is highly conserved </w:t>
      </w:r>
      <w:r w:rsidR="00B42960">
        <w:t>across the species and comprises of two GEF domains and ac</w:t>
      </w:r>
      <w:r w:rsidR="00DF1ED6">
        <w:t>c</w:t>
      </w:r>
      <w:r w:rsidR="00B42960">
        <w:t xml:space="preserve">essory motifs such as the spectrin repeats </w:t>
      </w:r>
      <w:r w:rsidR="00B42960">
        <w:fldChar w:fldCharType="begin">
          <w:fldData xml:space="preserve">PEVuZE5vdGU+PENpdGU+PEF1dGhvcj5EZWJhbnQ8L0F1dGhvcj48WWVhcj4xOTk2PC9ZZWFyPjxS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</w:fldData>
        </w:fldChar>
      </w:r>
      <w:r w:rsidR="00B42960">
        <w:instrText xml:space="preserve"> ADDIN EN.CITE </w:instrText>
      </w:r>
      <w:r w:rsidR="00B42960">
        <w:fldChar w:fldCharType="begin">
          <w:fldData xml:space="preserve">PEVuZE5vdGU+PENpdGU+PEF1dGhvcj5EZWJhbnQ8L0F1dGhvcj48WWVhcj4xOTk2PC9ZZWFyPjxS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</w:fldData>
        </w:fldChar>
      </w:r>
      <w:r w:rsidR="00B42960">
        <w:instrText xml:space="preserve"> ADDIN EN.CITE.DATA </w:instrText>
      </w:r>
      <w:r w:rsidR="00B42960">
        <w:fldChar w:fldCharType="end"/>
      </w:r>
      <w:r w:rsidR="00B42960">
        <w:fldChar w:fldCharType="separate"/>
      </w:r>
      <w:r w:rsidR="00B42960">
        <w:t>(Debant et al., 1996)</w:t>
      </w:r>
      <w:r w:rsidR="00B42960">
        <w:fldChar w:fldCharType="end"/>
      </w:r>
      <w:r w:rsidR="00B42960">
        <w:t>. The f</w:t>
      </w:r>
      <w:r w:rsidR="000F0908">
        <w:t>irst GEF dom</w:t>
      </w:r>
      <w:r w:rsidR="001D05E2">
        <w:t>ai</w:t>
      </w:r>
      <w:r w:rsidR="000F0908">
        <w:t>n, GEFD1, modulate</w:t>
      </w:r>
      <w:r w:rsidR="00B42960">
        <w:t>s R</w:t>
      </w:r>
      <w:r w:rsidR="001D05E2">
        <w:t>AC</w:t>
      </w:r>
      <w:r w:rsidR="00B42960">
        <w:t>1 and R</w:t>
      </w:r>
      <w:r w:rsidR="00E8192D">
        <w:t>HO</w:t>
      </w:r>
      <w:r w:rsidR="00B42960">
        <w:t>G while the second GEF domain, GEFD2 regulates R</w:t>
      </w:r>
      <w:r w:rsidR="00E8192D">
        <w:t>HO</w:t>
      </w:r>
      <w:r w:rsidR="00B42960">
        <w:t>A</w:t>
      </w:r>
      <w:r w:rsidR="005C158C">
        <w:t xml:space="preserve"> </w:t>
      </w:r>
      <w:r w:rsidR="00B42960">
        <w:fldChar w:fldCharType="begin">
          <w:fldData xml:space="preserve">PEVuZE5vdGU+PENpdGU+PEF1dGhvcj5CbGFuZ3k8L0F1dGhvcj48WWVhcj4yMDAwPC9ZZWFyPjxS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</w:fldData>
        </w:fldChar>
      </w:r>
      <w:r w:rsidR="00B42960">
        <w:instrText xml:space="preserve"> ADDIN EN.CITE </w:instrText>
      </w:r>
      <w:r w:rsidR="00B42960">
        <w:fldChar w:fldCharType="begin">
          <w:fldData xml:space="preserve">PEVuZE5vdGU+PENpdGU+PEF1dGhvcj5CbGFuZ3k8L0F1dGhvcj48WWVhcj4yMDAwPC9ZZWFyPjxS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</w:fldData>
        </w:fldChar>
      </w:r>
      <w:r w:rsidR="00B42960">
        <w:instrText xml:space="preserve"> ADDIN EN.CITE.DATA </w:instrText>
      </w:r>
      <w:r w:rsidR="00B42960">
        <w:fldChar w:fldCharType="end"/>
      </w:r>
      <w:r w:rsidR="00B42960">
        <w:fldChar w:fldCharType="separate"/>
      </w:r>
      <w:r w:rsidR="00B42960">
        <w:t>(Bellanger et al., 1998; Blangy et al., 2000)</w:t>
      </w:r>
      <w:r w:rsidR="00B42960">
        <w:fldChar w:fldCharType="end"/>
      </w:r>
      <w:r w:rsidR="00C77E26">
        <w:t>.</w:t>
      </w:r>
      <w:r w:rsidR="00B2693F">
        <w:t xml:space="preserve"> </w:t>
      </w:r>
    </w:p>
    <w:p w14:paraId="6F823D69" w14:textId="0E04DB9F" w:rsidR="00B2693F" w:rsidRDefault="00B2693F">
      <w:pPr>
        <w:spacing w:line="480" w:lineRule="auto"/>
        <w:jc w:val="both"/>
      </w:pPr>
      <w:r>
        <w:t xml:space="preserve">Previous studies have described </w:t>
      </w:r>
      <w:r w:rsidRPr="003D48C4">
        <w:rPr>
          <w:i/>
          <w:iCs/>
        </w:rPr>
        <w:t>TRIO</w:t>
      </w:r>
      <w:r>
        <w:t xml:space="preserve"> variants in individuals with </w:t>
      </w:r>
      <w:r w:rsidR="008D1BAB">
        <w:t>neuro</w:t>
      </w:r>
      <w:r>
        <w:t>developmental disorders</w:t>
      </w:r>
      <w:r w:rsidR="008D1BAB">
        <w:t xml:space="preserve"> and associated features inc</w:t>
      </w:r>
      <w:r w:rsidR="00DF1ED6">
        <w:t>l</w:t>
      </w:r>
      <w:r w:rsidR="008D1BAB">
        <w:t xml:space="preserve">uded </w:t>
      </w:r>
      <w:r w:rsidR="00F26DD9">
        <w:t>macroce</w:t>
      </w:r>
      <w:r w:rsidR="00DF1ED6">
        <w:t>p</w:t>
      </w:r>
      <w:r w:rsidR="00F26DD9">
        <w:t xml:space="preserve">haly, microcephaly, </w:t>
      </w:r>
      <w:r w:rsidR="008D1BAB">
        <w:t>behaviour problems</w:t>
      </w:r>
      <w:r w:rsidR="00251CB0">
        <w:t>, seizures, gastrointes</w:t>
      </w:r>
      <w:r w:rsidR="00DF1ED6">
        <w:t>t</w:t>
      </w:r>
      <w:r w:rsidR="00251CB0">
        <w:t>inal problems, skeletal features, dental problems</w:t>
      </w:r>
      <w:r w:rsidR="00DF1ED6">
        <w:t>,</w:t>
      </w:r>
      <w:r w:rsidR="008D1BAB">
        <w:t xml:space="preserve"> hyperactivity, aggression, autism spectrum disorder, and hand anomalies</w:t>
      </w:r>
      <w:r w:rsidR="00264AAB">
        <w:t xml:space="preserve"> amongst others</w:t>
      </w:r>
      <w:r w:rsidR="0042076D">
        <w:t xml:space="preserve"> </w:t>
      </w:r>
      <w:r w:rsidR="008D1BAB">
        <w:fldChar w:fldCharType="begin">
          <w:fldData xml:space="preserve">PEVuZE5vdGU+PENpdGU+PEF1dGhvcj5CYTwvQXV0aG9yPjxZZWFyPjIwMTY8L1llYXI+PFJlY051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</w:fldData>
        </w:fldChar>
      </w:r>
      <w:r w:rsidR="002B7D22">
        <w:instrText xml:space="preserve"> ADDIN EN.CITE </w:instrText>
      </w:r>
      <w:r w:rsidR="002B7D22">
        <w:fldChar w:fldCharType="begin">
          <w:fldData xml:space="preserve">PEVuZE5vdGU+PENpdGU+PEF1dGhvcj5CYTwvQXV0aG9yPjxZZWFyPjIwMTY8L1llYXI+PFJlY051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</w:fldData>
        </w:fldChar>
      </w:r>
      <w:r w:rsidR="002B7D22">
        <w:instrText xml:space="preserve"> ADDIN EN.CITE.DATA </w:instrText>
      </w:r>
      <w:r w:rsidR="002B7D22">
        <w:fldChar w:fldCharType="end"/>
      </w:r>
      <w:r w:rsidR="008D1BAB">
        <w:fldChar w:fldCharType="separate"/>
      </w:r>
      <w:r w:rsidR="002B7D22">
        <w:t>(Ba et al., 2016; Barbosa et al., 2020; Pengelly et al., 2016; Sadybekov et al., 2017)</w:t>
      </w:r>
      <w:r w:rsidR="008D1BAB">
        <w:fldChar w:fldCharType="end"/>
      </w:r>
      <w:r w:rsidR="008D1BAB">
        <w:t>.</w:t>
      </w:r>
    </w:p>
    <w:p w14:paraId="607E1EE3" w14:textId="70DCB036" w:rsidR="009F3392" w:rsidRPr="0069289B" w:rsidRDefault="009F3392">
      <w:pPr>
        <w:spacing w:line="480" w:lineRule="auto"/>
        <w:jc w:val="both"/>
      </w:pPr>
      <w:r w:rsidRPr="003D48C4">
        <w:rPr>
          <w:i/>
          <w:iCs/>
        </w:rPr>
        <w:t>TRIO</w:t>
      </w:r>
      <w:r>
        <w:t xml:space="preserve"> gene missense variants have been shown to cluster in two main mutational hotspots, namely the spectrin and GEFD1 domains</w:t>
      </w:r>
      <w:r w:rsidR="00D42119">
        <w:t>,</w:t>
      </w:r>
      <w:r>
        <w:t xml:space="preserve"> which are linked to two distinct phenotypes. Pathogenic and likely pathogenic variants within the spectrin domain </w:t>
      </w:r>
      <w:r w:rsidR="00F26DD9">
        <w:t>have been</w:t>
      </w:r>
      <w:r>
        <w:t xml:space="preserve"> associated with more severe developmental issues</w:t>
      </w:r>
      <w:r w:rsidR="00D42119">
        <w:t xml:space="preserve"> and</w:t>
      </w:r>
      <w:r>
        <w:t xml:space="preserve"> macrocephaly</w:t>
      </w:r>
      <w:r w:rsidR="00D42119">
        <w:t>,</w:t>
      </w:r>
      <w:r>
        <w:t xml:space="preserve"> via TRIO-induced RAC1 hyperactivity </w:t>
      </w:r>
      <w:r w:rsidR="0073607D">
        <w:t xml:space="preserve">and a </w:t>
      </w:r>
      <w:r w:rsidR="00DF1ED6">
        <w:t>gain-of-</w:t>
      </w:r>
      <w:r w:rsidR="0073607D">
        <w:t>function mechanism</w:t>
      </w:r>
      <w:r w:rsidR="00D479A3">
        <w:t>,</w:t>
      </w:r>
      <w:r w:rsidR="0073607D">
        <w:t xml:space="preserve"> </w:t>
      </w:r>
      <w:r>
        <w:t xml:space="preserve">whereas variants in the GEFD1 domain </w:t>
      </w:r>
      <w:r w:rsidR="00F26DD9">
        <w:t>w</w:t>
      </w:r>
      <w:r w:rsidR="00D479A3">
        <w:t>ere</w:t>
      </w:r>
      <w:r w:rsidR="00F26DD9">
        <w:t xml:space="preserve"> </w:t>
      </w:r>
      <w:r>
        <w:t>show</w:t>
      </w:r>
      <w:r w:rsidR="00F26DD9">
        <w:t>n to lead to</w:t>
      </w:r>
      <w:r>
        <w:t xml:space="preserve"> a milder phenotype with less pronounced neurodevelopmenal delay </w:t>
      </w:r>
      <w:r>
        <w:lastRenderedPageBreak/>
        <w:t>and microcephaly</w:t>
      </w:r>
      <w:r w:rsidR="00D42119">
        <w:t>,</w:t>
      </w:r>
      <w:r>
        <w:t xml:space="preserve"> with demonstratable reduced activity of the TRIO protein</w:t>
      </w:r>
      <w:r w:rsidR="004D4851">
        <w:t xml:space="preserve"> and a </w:t>
      </w:r>
      <w:r w:rsidR="00C770B2">
        <w:t>loss-of-</w:t>
      </w:r>
      <w:r w:rsidR="004D4851">
        <w:t>function mechanism</w:t>
      </w:r>
      <w:r w:rsidR="005C158C">
        <w:t xml:space="preserve"> </w:t>
      </w:r>
      <w:r w:rsidR="004B5E7F">
        <w:fldChar w:fldCharType="begin">
          <w:fldData xml:space="preserve">PEVuZE5vdGU+PENpdGU+PEF1dGhvcj5CYXJib3NhPC9BdXRob3I+PFllYXI+MjAyMDwvWWVhcj48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</w:fldData>
        </w:fldChar>
      </w:r>
      <w:r w:rsidR="004B5E7F">
        <w:instrText xml:space="preserve"> ADDIN EN.CITE </w:instrText>
      </w:r>
      <w:r w:rsidR="004B5E7F">
        <w:fldChar w:fldCharType="begin">
          <w:fldData xml:space="preserve">PEVuZE5vdGU+PENpdGU+PEF1dGhvcj5CYXJib3NhPC9BdXRob3I+PFllYXI+MjAyMDwvWWVhcj48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</w:fldData>
        </w:fldChar>
      </w:r>
      <w:r w:rsidR="004B5E7F">
        <w:instrText xml:space="preserve"> ADDIN EN.CITE.DATA </w:instrText>
      </w:r>
      <w:r w:rsidR="004B5E7F">
        <w:fldChar w:fldCharType="end"/>
      </w:r>
      <w:r w:rsidR="004B5E7F">
        <w:fldChar w:fldCharType="separate"/>
      </w:r>
      <w:r w:rsidR="004B5E7F">
        <w:t>(Barbosa et al., 2020)</w:t>
      </w:r>
      <w:r w:rsidR="004B5E7F">
        <w:fldChar w:fldCharType="end"/>
      </w:r>
      <w:r w:rsidR="004B5E7F">
        <w:t>.</w:t>
      </w:r>
    </w:p>
    <w:p w14:paraId="1D592ED8" w14:textId="7B672F9D" w:rsidR="00477800" w:rsidRDefault="00477800">
      <w:pPr>
        <w:spacing w:line="480" w:lineRule="auto"/>
        <w:jc w:val="both"/>
      </w:pPr>
      <w:r>
        <w:t xml:space="preserve">Here we describe detailed phenotype information of an additional </w:t>
      </w:r>
      <w:r w:rsidR="00993B4C">
        <w:t>2</w:t>
      </w:r>
      <w:r w:rsidR="003D48C4">
        <w:t>5</w:t>
      </w:r>
      <w:r>
        <w:t xml:space="preserve"> patients</w:t>
      </w:r>
      <w:r w:rsidR="000678D7">
        <w:t xml:space="preserve"> and review previously published cases. The current study extends the spectrum of p</w:t>
      </w:r>
      <w:r w:rsidR="00C770B2">
        <w:t>h</w:t>
      </w:r>
      <w:r w:rsidR="000678D7">
        <w:t>enotypes with addit</w:t>
      </w:r>
      <w:r w:rsidR="00C770B2">
        <w:t>i</w:t>
      </w:r>
      <w:r w:rsidR="000678D7">
        <w:t>onal</w:t>
      </w:r>
      <w:r w:rsidR="00314FA0">
        <w:t xml:space="preserve"> </w:t>
      </w:r>
      <w:r w:rsidR="005A4A5F">
        <w:t>skeletal fe</w:t>
      </w:r>
      <w:r w:rsidR="00C770B2">
        <w:t>a</w:t>
      </w:r>
      <w:r w:rsidR="005A4A5F">
        <w:t>tures</w:t>
      </w:r>
      <w:r w:rsidR="000678D7">
        <w:t xml:space="preserve">, </w:t>
      </w:r>
      <w:r w:rsidR="005A4A5F">
        <w:t>dental anomalies</w:t>
      </w:r>
      <w:r w:rsidR="00BE77FD">
        <w:t xml:space="preserve"> </w:t>
      </w:r>
      <w:r w:rsidR="00264AAB">
        <w:t>and</w:t>
      </w:r>
      <w:r w:rsidR="000678D7">
        <w:t xml:space="preserve"> structural b</w:t>
      </w:r>
      <w:r w:rsidR="00BE77FD">
        <w:t>r</w:t>
      </w:r>
      <w:r w:rsidR="000678D7">
        <w:t>ain malformations</w:t>
      </w:r>
      <w:r w:rsidR="005A4A5F">
        <w:t>.</w:t>
      </w:r>
      <w:r w:rsidR="0000449C">
        <w:t xml:space="preserve"> In addition, psychiatric issues</w:t>
      </w:r>
      <w:r w:rsidR="00264AAB">
        <w:t xml:space="preserve"> inc</w:t>
      </w:r>
      <w:r w:rsidR="00C770B2">
        <w:t>l</w:t>
      </w:r>
      <w:r w:rsidR="00264AAB">
        <w:t xml:space="preserve">uding bipolar disorders and anxiety </w:t>
      </w:r>
      <w:r w:rsidR="00993B4C">
        <w:t>are described.</w:t>
      </w:r>
    </w:p>
    <w:p w14:paraId="7666351D" w14:textId="271ED30C" w:rsidR="002D7B09" w:rsidRDefault="000678D7">
      <w:pPr>
        <w:spacing w:line="480" w:lineRule="auto"/>
        <w:jc w:val="both"/>
      </w:pPr>
      <w:r>
        <w:t>T</w:t>
      </w:r>
      <w:r w:rsidR="00320B1E">
        <w:t>his is</w:t>
      </w:r>
      <w:r w:rsidR="0054642C">
        <w:t xml:space="preserve"> </w:t>
      </w:r>
      <w:r w:rsidR="00320B1E">
        <w:t xml:space="preserve">the </w:t>
      </w:r>
      <w:r w:rsidR="002D7B09">
        <w:t>largest cohort of patients</w:t>
      </w:r>
      <w:r>
        <w:t xml:space="preserve"> with a </w:t>
      </w:r>
      <w:r w:rsidRPr="00652844">
        <w:rPr>
          <w:i/>
          <w:iCs/>
        </w:rPr>
        <w:t>TRIO</w:t>
      </w:r>
      <w:r>
        <w:t xml:space="preserve"> variant</w:t>
      </w:r>
      <w:r w:rsidR="002D7B09">
        <w:t xml:space="preserve"> to date</w:t>
      </w:r>
      <w:r w:rsidR="004068E5">
        <w:t>,</w:t>
      </w:r>
      <w:r w:rsidR="002D7B09">
        <w:t xml:space="preserve"> w</w:t>
      </w:r>
      <w:r w:rsidR="0054642C">
        <w:t>ith a</w:t>
      </w:r>
      <w:r w:rsidR="002D7B09">
        <w:t xml:space="preserve"> potential to extend and refine the phenotypic associations with </w:t>
      </w:r>
      <w:r w:rsidR="00D479A3">
        <w:t>mutations</w:t>
      </w:r>
      <w:r w:rsidR="002D7B09">
        <w:t xml:space="preserve"> in this gene.</w:t>
      </w:r>
    </w:p>
    <w:p w14:paraId="1FF2F0D4" w14:textId="77777777" w:rsidR="008C33AE" w:rsidRDefault="008C33AE">
      <w:pPr>
        <w:spacing w:line="480" w:lineRule="auto"/>
        <w:jc w:val="both"/>
      </w:pPr>
    </w:p>
    <w:p w14:paraId="460DB0A9" w14:textId="77777777" w:rsidR="008C33AE" w:rsidRDefault="008C33AE">
      <w:pPr>
        <w:spacing w:line="480" w:lineRule="auto"/>
        <w:jc w:val="both"/>
      </w:pPr>
      <w:r>
        <w:rPr>
          <w:b/>
        </w:rPr>
        <w:t xml:space="preserve">Patients &amp; Methods </w:t>
      </w:r>
    </w:p>
    <w:p w14:paraId="760A50B0" w14:textId="5BDDD4E6" w:rsidR="00BC228E" w:rsidRPr="00D07CF2" w:rsidRDefault="00BC228E" w:rsidP="00BC228E">
      <w:pPr>
        <w:spacing w:line="480" w:lineRule="auto"/>
        <w:jc w:val="both"/>
        <w:rPr>
          <w:bCs/>
        </w:rPr>
      </w:pPr>
      <w:r>
        <w:rPr>
          <w:bCs/>
        </w:rPr>
        <w:t>Patients</w:t>
      </w:r>
      <w:r w:rsidR="000678D7">
        <w:rPr>
          <w:bCs/>
        </w:rPr>
        <w:t xml:space="preserve"> and </w:t>
      </w:r>
      <w:r w:rsidR="001A05D5">
        <w:rPr>
          <w:bCs/>
        </w:rPr>
        <w:t>families</w:t>
      </w:r>
      <w:r>
        <w:rPr>
          <w:bCs/>
        </w:rPr>
        <w:t xml:space="preserve"> </w:t>
      </w:r>
      <w:r w:rsidR="000678D7">
        <w:rPr>
          <w:bCs/>
        </w:rPr>
        <w:t>wishing to participate in the cur</w:t>
      </w:r>
      <w:r w:rsidR="006C2BA2">
        <w:rPr>
          <w:bCs/>
        </w:rPr>
        <w:t>r</w:t>
      </w:r>
      <w:r w:rsidR="000678D7">
        <w:rPr>
          <w:bCs/>
        </w:rPr>
        <w:t xml:space="preserve">ent project </w:t>
      </w:r>
      <w:r w:rsidR="001A05D5">
        <w:rPr>
          <w:bCs/>
        </w:rPr>
        <w:t xml:space="preserve">contacted our team </w:t>
      </w:r>
      <w:r w:rsidR="000678D7">
        <w:rPr>
          <w:bCs/>
        </w:rPr>
        <w:t xml:space="preserve">via a patient support group called </w:t>
      </w:r>
      <w:r w:rsidR="000678D7" w:rsidRPr="00186D0E">
        <w:rPr>
          <w:szCs w:val="20"/>
        </w:rPr>
        <w:t>Team TRIO</w:t>
      </w:r>
      <w:r w:rsidR="000678D7">
        <w:rPr>
          <w:szCs w:val="20"/>
        </w:rPr>
        <w:t>,</w:t>
      </w:r>
      <w:r w:rsidR="000678D7" w:rsidRPr="00186D0E">
        <w:rPr>
          <w:szCs w:val="20"/>
        </w:rPr>
        <w:t xml:space="preserve"> (</w:t>
      </w:r>
      <w:hyperlink r:id="rId7" w:history="1">
        <w:r w:rsidR="00C67BEA" w:rsidRPr="00693BD0">
          <w:rPr>
            <w:rStyle w:val="Hyperlink"/>
            <w:szCs w:val="20"/>
          </w:rPr>
          <w:t>www.teamtrio.org)</w:t>
        </w:r>
      </w:hyperlink>
      <w:r w:rsidR="00C67BEA">
        <w:rPr>
          <w:bCs/>
        </w:rPr>
        <w:t xml:space="preserve"> between </w:t>
      </w:r>
      <w:r w:rsidR="001A05D5">
        <w:rPr>
          <w:bCs/>
        </w:rPr>
        <w:t>July 2021 and August</w:t>
      </w:r>
      <w:r>
        <w:rPr>
          <w:bCs/>
        </w:rPr>
        <w:t xml:space="preserve"> 2022</w:t>
      </w:r>
      <w:r w:rsidR="00C67BEA">
        <w:rPr>
          <w:bCs/>
        </w:rPr>
        <w:t xml:space="preserve">. We also </w:t>
      </w:r>
      <w:r w:rsidR="007860D3">
        <w:rPr>
          <w:szCs w:val="20"/>
        </w:rPr>
        <w:t xml:space="preserve">included cases </w:t>
      </w:r>
      <w:r w:rsidR="00C67BEA">
        <w:rPr>
          <w:szCs w:val="20"/>
        </w:rPr>
        <w:t>referred to us by clinicians</w:t>
      </w:r>
      <w:r w:rsidR="002D1900">
        <w:rPr>
          <w:szCs w:val="20"/>
        </w:rPr>
        <w:t xml:space="preserve"> directly or </w:t>
      </w:r>
      <w:r>
        <w:rPr>
          <w:szCs w:val="20"/>
        </w:rPr>
        <w:t xml:space="preserve">via existing collaboration </w:t>
      </w:r>
      <w:r w:rsidR="002D1900">
        <w:rPr>
          <w:szCs w:val="20"/>
        </w:rPr>
        <w:t xml:space="preserve">with other research teams </w:t>
      </w:r>
      <w:r>
        <w:rPr>
          <w:szCs w:val="20"/>
        </w:rPr>
        <w:t>and p</w:t>
      </w:r>
      <w:r w:rsidRPr="00186D0E">
        <w:rPr>
          <w:szCs w:val="20"/>
        </w:rPr>
        <w:t xml:space="preserve">atient databases </w:t>
      </w:r>
      <w:r>
        <w:rPr>
          <w:szCs w:val="20"/>
        </w:rPr>
        <w:t>inc</w:t>
      </w:r>
      <w:r w:rsidR="00C770B2">
        <w:rPr>
          <w:szCs w:val="20"/>
        </w:rPr>
        <w:t>l</w:t>
      </w:r>
      <w:r>
        <w:rPr>
          <w:szCs w:val="20"/>
        </w:rPr>
        <w:t xml:space="preserve">uding the </w:t>
      </w:r>
      <w:r w:rsidRPr="00186D0E">
        <w:rPr>
          <w:szCs w:val="20"/>
        </w:rPr>
        <w:t>DECIPHER</w:t>
      </w:r>
      <w:r>
        <w:rPr>
          <w:szCs w:val="20"/>
        </w:rPr>
        <w:t xml:space="preserve">, Matchmaker and the </w:t>
      </w:r>
      <w:r w:rsidRPr="00186D0E">
        <w:rPr>
          <w:szCs w:val="20"/>
        </w:rPr>
        <w:t xml:space="preserve">Human </w:t>
      </w:r>
      <w:r w:rsidR="00BD5EF6">
        <w:rPr>
          <w:szCs w:val="20"/>
        </w:rPr>
        <w:t xml:space="preserve">Disease </w:t>
      </w:r>
      <w:r w:rsidRPr="00186D0E">
        <w:rPr>
          <w:szCs w:val="20"/>
        </w:rPr>
        <w:t>Gene</w:t>
      </w:r>
      <w:r w:rsidR="00BD5EF6">
        <w:rPr>
          <w:szCs w:val="20"/>
        </w:rPr>
        <w:t>s</w:t>
      </w:r>
      <w:r w:rsidRPr="00186D0E">
        <w:rPr>
          <w:szCs w:val="20"/>
        </w:rPr>
        <w:t xml:space="preserve"> Database</w:t>
      </w:r>
      <w:r>
        <w:rPr>
          <w:szCs w:val="20"/>
        </w:rPr>
        <w:t>.</w:t>
      </w:r>
      <w:r w:rsidR="002D1900">
        <w:rPr>
          <w:szCs w:val="20"/>
        </w:rPr>
        <w:t xml:space="preserve"> Clin</w:t>
      </w:r>
      <w:r w:rsidR="006C2BA2">
        <w:rPr>
          <w:szCs w:val="20"/>
        </w:rPr>
        <w:t>i</w:t>
      </w:r>
      <w:r w:rsidR="002D1900">
        <w:rPr>
          <w:szCs w:val="20"/>
        </w:rPr>
        <w:t>cian</w:t>
      </w:r>
      <w:r w:rsidR="00B3353F">
        <w:rPr>
          <w:szCs w:val="20"/>
        </w:rPr>
        <w:t>s</w:t>
      </w:r>
      <w:r w:rsidR="002D1900">
        <w:rPr>
          <w:szCs w:val="20"/>
        </w:rPr>
        <w:t xml:space="preserve"> and participating families were asked to complete a clin</w:t>
      </w:r>
      <w:r w:rsidR="004F1D49">
        <w:rPr>
          <w:szCs w:val="20"/>
        </w:rPr>
        <w:t>i</w:t>
      </w:r>
      <w:r w:rsidR="002D1900">
        <w:rPr>
          <w:szCs w:val="20"/>
        </w:rPr>
        <w:t xml:space="preserve">cal data collection form and provide photographs </w:t>
      </w:r>
      <w:r w:rsidR="003F6D45">
        <w:rPr>
          <w:szCs w:val="20"/>
        </w:rPr>
        <w:t>of the affected individual.</w:t>
      </w:r>
      <w:r w:rsidR="00A537BA">
        <w:rPr>
          <w:szCs w:val="20"/>
        </w:rPr>
        <w:t xml:space="preserve"> </w:t>
      </w:r>
      <w:r w:rsidR="00A537BA">
        <w:rPr>
          <w:bCs/>
        </w:rPr>
        <w:t xml:space="preserve">Consent for publication was obtained from all patients and their legal guardians conforming to the </w:t>
      </w:r>
      <w:r w:rsidR="00A537BA">
        <w:rPr>
          <w:lang w:val="en-US"/>
        </w:rPr>
        <w:t>standards of the Declaration of Helsinki.</w:t>
      </w:r>
    </w:p>
    <w:p w14:paraId="602A95B1" w14:textId="6256B7E5" w:rsidR="00BC228E" w:rsidRDefault="00B611AD">
      <w:pPr>
        <w:spacing w:line="480" w:lineRule="auto"/>
        <w:jc w:val="both"/>
        <w:rPr>
          <w:szCs w:val="20"/>
        </w:rPr>
      </w:pPr>
      <w:r>
        <w:rPr>
          <w:bCs/>
        </w:rPr>
        <w:t>Phenotype and genotype data</w:t>
      </w:r>
      <w:r w:rsidR="008B4848">
        <w:rPr>
          <w:bCs/>
        </w:rPr>
        <w:t xml:space="preserve"> of individuals with a </w:t>
      </w:r>
      <w:r w:rsidR="001D5871">
        <w:rPr>
          <w:bCs/>
        </w:rPr>
        <w:t xml:space="preserve">reported </w:t>
      </w:r>
      <w:r w:rsidR="008B4848">
        <w:rPr>
          <w:bCs/>
        </w:rPr>
        <w:t xml:space="preserve">pathogenic or likely pathogenic </w:t>
      </w:r>
      <w:r w:rsidR="008B4848" w:rsidRPr="00693A1B">
        <w:rPr>
          <w:bCs/>
          <w:i/>
          <w:iCs/>
        </w:rPr>
        <w:t>TRIO</w:t>
      </w:r>
      <w:r w:rsidR="008B4848">
        <w:rPr>
          <w:bCs/>
        </w:rPr>
        <w:t xml:space="preserve"> gene variant</w:t>
      </w:r>
      <w:r>
        <w:rPr>
          <w:bCs/>
        </w:rPr>
        <w:t xml:space="preserve"> have been analysed </w:t>
      </w:r>
      <w:r w:rsidR="00D07CF2">
        <w:rPr>
          <w:bCs/>
        </w:rPr>
        <w:t xml:space="preserve">and </w:t>
      </w:r>
      <w:r w:rsidR="00D07CF2" w:rsidRPr="00186D0E">
        <w:rPr>
          <w:szCs w:val="20"/>
        </w:rPr>
        <w:t>photographs (face, hands and feet)</w:t>
      </w:r>
      <w:r w:rsidR="00D07CF2">
        <w:rPr>
          <w:szCs w:val="20"/>
        </w:rPr>
        <w:t xml:space="preserve"> have been col</w:t>
      </w:r>
      <w:r w:rsidR="008B4848">
        <w:rPr>
          <w:szCs w:val="20"/>
        </w:rPr>
        <w:t>lated</w:t>
      </w:r>
      <w:r w:rsidR="00D07CF2">
        <w:rPr>
          <w:szCs w:val="20"/>
        </w:rPr>
        <w:t xml:space="preserve"> </w:t>
      </w:r>
      <w:r w:rsidR="00D07CF2" w:rsidRPr="00186D0E">
        <w:rPr>
          <w:szCs w:val="20"/>
        </w:rPr>
        <w:t>to del</w:t>
      </w:r>
      <w:r w:rsidR="00473F90">
        <w:rPr>
          <w:szCs w:val="20"/>
        </w:rPr>
        <w:t>ineate facial and limb features</w:t>
      </w:r>
      <w:r w:rsidR="00D07CF2">
        <w:rPr>
          <w:szCs w:val="20"/>
        </w:rPr>
        <w:t>.</w:t>
      </w:r>
      <w:r w:rsidR="007B1318">
        <w:rPr>
          <w:szCs w:val="20"/>
        </w:rPr>
        <w:t xml:space="preserve"> </w:t>
      </w:r>
      <w:bookmarkStart w:id="0" w:name="_Hlk120005662"/>
      <w:r w:rsidR="001B10EC">
        <w:rPr>
          <w:szCs w:val="20"/>
        </w:rPr>
        <w:t>The only exception were patients 14 and 15 whose variants</w:t>
      </w:r>
      <w:r w:rsidR="00EC236F">
        <w:rPr>
          <w:szCs w:val="20"/>
        </w:rPr>
        <w:t xml:space="preserve"> [c.4394A&gt;G, p.(Asn1465Ser)]</w:t>
      </w:r>
      <w:r w:rsidR="001B10EC">
        <w:rPr>
          <w:szCs w:val="20"/>
        </w:rPr>
        <w:t xml:space="preserve"> were classed as variants</w:t>
      </w:r>
      <w:r w:rsidR="00A51235">
        <w:rPr>
          <w:szCs w:val="20"/>
        </w:rPr>
        <w:t xml:space="preserve"> </w:t>
      </w:r>
      <w:r w:rsidR="001B10EC">
        <w:rPr>
          <w:szCs w:val="20"/>
        </w:rPr>
        <w:t>of uncertain significance (VUS)</w:t>
      </w:r>
      <w:r w:rsidR="00DF417C">
        <w:rPr>
          <w:szCs w:val="20"/>
        </w:rPr>
        <w:t>,</w:t>
      </w:r>
      <w:r w:rsidR="001B10EC">
        <w:rPr>
          <w:szCs w:val="20"/>
        </w:rPr>
        <w:t xml:space="preserve"> </w:t>
      </w:r>
      <w:r w:rsidR="007331E8">
        <w:rPr>
          <w:szCs w:val="20"/>
        </w:rPr>
        <w:t xml:space="preserve">and patient 23 with the splice site </w:t>
      </w:r>
      <w:r w:rsidR="007331E8" w:rsidRPr="007331E8">
        <w:t xml:space="preserve">variant </w:t>
      </w:r>
      <w:r w:rsidR="007331E8" w:rsidRPr="00B873CC">
        <w:rPr>
          <w:lang w:val="fr-FR"/>
        </w:rPr>
        <w:t>c.6244-2A&gt;G</w:t>
      </w:r>
      <w:r w:rsidR="007331E8">
        <w:rPr>
          <w:lang w:val="fr-FR"/>
        </w:rPr>
        <w:t>,</w:t>
      </w:r>
      <w:r w:rsidR="007331E8" w:rsidRPr="00B873CC">
        <w:rPr>
          <w:lang w:val="fr-FR"/>
        </w:rPr>
        <w:t xml:space="preserve"> </w:t>
      </w:r>
      <w:r w:rsidR="001B10EC" w:rsidRPr="007331E8">
        <w:t>ther</w:t>
      </w:r>
      <w:r w:rsidR="001B10EC">
        <w:rPr>
          <w:szCs w:val="20"/>
        </w:rPr>
        <w:t>efore we endea</w:t>
      </w:r>
      <w:r w:rsidR="001D5871">
        <w:rPr>
          <w:szCs w:val="20"/>
        </w:rPr>
        <w:t>v</w:t>
      </w:r>
      <w:r w:rsidR="001B10EC">
        <w:rPr>
          <w:szCs w:val="20"/>
        </w:rPr>
        <w:t>oured to perform functional studies detailed below to provide evidence for their pathogenicity.</w:t>
      </w:r>
    </w:p>
    <w:bookmarkEnd w:id="0"/>
    <w:p w14:paraId="3DFD86B9" w14:textId="64BF9D76" w:rsidR="007A65B8" w:rsidRPr="00C7387E" w:rsidRDefault="007A65B8" w:rsidP="007A65B8">
      <w:pPr>
        <w:spacing w:line="480" w:lineRule="auto"/>
        <w:jc w:val="both"/>
        <w:rPr>
          <w:b/>
        </w:rPr>
      </w:pPr>
      <w:r>
        <w:rPr>
          <w:b/>
        </w:rPr>
        <w:lastRenderedPageBreak/>
        <w:t>Functional study on TRIO variant N1465S</w:t>
      </w:r>
    </w:p>
    <w:p w14:paraId="42264B3D" w14:textId="77777777" w:rsidR="007A65B8" w:rsidRPr="005A088A" w:rsidRDefault="007A65B8" w:rsidP="007A65B8">
      <w:pPr>
        <w:spacing w:line="480" w:lineRule="auto"/>
        <w:jc w:val="both"/>
        <w:rPr>
          <w:rFonts w:cstheme="minorHAnsi"/>
          <w:lang w:val="en-US"/>
        </w:rPr>
      </w:pPr>
      <w:r w:rsidRPr="00C7387E">
        <w:t>HEK293T and N1E-115 neuroblastoma cells were cultured and transfected as described in</w:t>
      </w:r>
      <w:r>
        <w:t xml:space="preserve"> Barbosa et al, 2020</w:t>
      </w:r>
      <w:r w:rsidRPr="00C7387E">
        <w:t>. Immunoblot analysis for quantification of Phospho-PAK levels were also performed as described in</w:t>
      </w:r>
      <w:r>
        <w:t xml:space="preserve"> Barbosa et al, 2020, as was the quantification of neurites in N1E-115 cells.</w:t>
      </w:r>
      <w:r w:rsidRPr="00370ED5">
        <w:rPr>
          <w:rFonts w:cstheme="minorHAnsi"/>
          <w:lang w:val="en-US"/>
        </w:rPr>
        <w:t xml:space="preserve"> </w:t>
      </w:r>
      <w:r>
        <w:rPr>
          <w:rFonts w:cstheme="minorHAnsi"/>
          <w:lang w:val="en-US"/>
        </w:rPr>
        <w:t>P</w:t>
      </w:r>
      <w:r w:rsidRPr="00CC22DA">
        <w:rPr>
          <w:rFonts w:cstheme="minorHAnsi"/>
          <w:lang w:val="en-US"/>
        </w:rPr>
        <w:t>rimary antibodies used</w:t>
      </w:r>
      <w:r w:rsidRPr="004C0E9D">
        <w:rPr>
          <w:rFonts w:cstheme="minorHAnsi"/>
          <w:lang w:val="en-US"/>
        </w:rPr>
        <w:t xml:space="preserve"> </w:t>
      </w:r>
      <w:r>
        <w:rPr>
          <w:rFonts w:cstheme="minorHAnsi"/>
          <w:lang w:val="en-US"/>
        </w:rPr>
        <w:t xml:space="preserve">for immunoblotting: </w:t>
      </w:r>
      <w:r w:rsidRPr="00600FB7">
        <w:rPr>
          <w:rFonts w:cs="AdvP9725"/>
          <w:lang w:val="en-US"/>
        </w:rPr>
        <w:t xml:space="preserve">phospho-Ser144 PAK antibody </w:t>
      </w:r>
      <w:r>
        <w:rPr>
          <w:rFonts w:cs="AdvP9725"/>
          <w:lang w:val="en-US"/>
        </w:rPr>
        <w:t>(rabbit;</w:t>
      </w:r>
      <w:r w:rsidRPr="00600FB7">
        <w:rPr>
          <w:rFonts w:cs="AdvP9725"/>
          <w:lang w:val="en-US"/>
        </w:rPr>
        <w:t xml:space="preserve"> Cell Signaling</w:t>
      </w:r>
      <w:r>
        <w:rPr>
          <w:rFonts w:cs="AdvP9725"/>
          <w:lang w:val="en-US"/>
        </w:rPr>
        <w:t>, #2606S, 1/1000</w:t>
      </w:r>
      <w:r w:rsidRPr="00600FB7">
        <w:rPr>
          <w:rFonts w:cs="AdvP9725"/>
          <w:lang w:val="en-US"/>
        </w:rPr>
        <w:t>)</w:t>
      </w:r>
      <w:r>
        <w:rPr>
          <w:rFonts w:cs="AdvP9725"/>
          <w:lang w:val="en-US"/>
        </w:rPr>
        <w:t>,</w:t>
      </w:r>
      <w:r w:rsidRPr="00600FB7">
        <w:rPr>
          <w:rFonts w:cs="AdvP9725"/>
          <w:lang w:val="en-US"/>
        </w:rPr>
        <w:t xml:space="preserve"> PAK1 antibody </w:t>
      </w:r>
      <w:r>
        <w:rPr>
          <w:rFonts w:cs="AdvP9725"/>
          <w:lang w:val="en-US"/>
        </w:rPr>
        <w:t xml:space="preserve">(mouse; Santa Cruz </w:t>
      </w:r>
      <w:r w:rsidRPr="00600FB7">
        <w:rPr>
          <w:rFonts w:cs="AdvP9725"/>
          <w:lang w:val="en-US"/>
        </w:rPr>
        <w:t>sc-166887</w:t>
      </w:r>
      <w:r>
        <w:rPr>
          <w:rFonts w:cs="AdvP9725"/>
          <w:lang w:val="en-US"/>
        </w:rPr>
        <w:t>, 1/1000</w:t>
      </w:r>
      <w:r w:rsidRPr="00600FB7">
        <w:rPr>
          <w:rFonts w:cs="AdvP9725"/>
          <w:lang w:val="en-US"/>
        </w:rPr>
        <w:t>)</w:t>
      </w:r>
      <w:r>
        <w:rPr>
          <w:rFonts w:cs="AdvP9725"/>
          <w:lang w:val="en-US"/>
        </w:rPr>
        <w:t>,</w:t>
      </w:r>
      <w:r w:rsidRPr="00600FB7">
        <w:rPr>
          <w:rFonts w:cs="AdvP9725"/>
          <w:lang w:val="en-US"/>
        </w:rPr>
        <w:t xml:space="preserve"> GFP</w:t>
      </w:r>
      <w:r>
        <w:rPr>
          <w:rFonts w:cs="AdvP9725"/>
          <w:lang w:val="en-US"/>
        </w:rPr>
        <w:t xml:space="preserve"> antibody</w:t>
      </w:r>
      <w:r w:rsidRPr="00600FB7">
        <w:rPr>
          <w:rFonts w:cs="AdvP9725"/>
          <w:lang w:val="en-US"/>
        </w:rPr>
        <w:t xml:space="preserve"> </w:t>
      </w:r>
      <w:r>
        <w:rPr>
          <w:rFonts w:cs="AdvP9725"/>
          <w:lang w:val="en-US"/>
        </w:rPr>
        <w:t>(rabbit;</w:t>
      </w:r>
      <w:r w:rsidRPr="00600FB7">
        <w:rPr>
          <w:rFonts w:cs="AdvP9725"/>
          <w:lang w:val="en-US"/>
        </w:rPr>
        <w:t xml:space="preserve"> Torrey Pines Biolabs, #TP401</w:t>
      </w:r>
      <w:r>
        <w:rPr>
          <w:rFonts w:cs="AdvP9725"/>
          <w:lang w:val="en-US"/>
        </w:rPr>
        <w:t>, 1/3000</w:t>
      </w:r>
      <w:r w:rsidRPr="00600FB7">
        <w:rPr>
          <w:rFonts w:cs="AdvP9725"/>
          <w:lang w:val="en-US"/>
        </w:rPr>
        <w:t>)</w:t>
      </w:r>
      <w:r>
        <w:rPr>
          <w:rFonts w:cs="AdvP9725"/>
          <w:lang w:val="en-US"/>
        </w:rPr>
        <w:t>.</w:t>
      </w:r>
    </w:p>
    <w:p w14:paraId="09DF9FB1" w14:textId="2894915B" w:rsidR="00CE2D7E" w:rsidRDefault="007A65B8" w:rsidP="007A65B8">
      <w:pPr>
        <w:spacing w:line="480" w:lineRule="auto"/>
        <w:jc w:val="both"/>
        <w:rPr>
          <w:rFonts w:cstheme="minorHAnsi"/>
          <w:lang w:val="en-US"/>
        </w:rPr>
      </w:pPr>
      <w:r w:rsidRPr="0042107B">
        <w:rPr>
          <w:rFonts w:cstheme="minorHAnsi"/>
          <w:lang w:val="en-US"/>
        </w:rPr>
        <w:t>Statistical analys</w:t>
      </w:r>
      <w:r>
        <w:rPr>
          <w:rFonts w:cstheme="minorHAnsi"/>
          <w:lang w:val="en-US"/>
        </w:rPr>
        <w:t>e</w:t>
      </w:r>
      <w:r w:rsidRPr="0042107B">
        <w:rPr>
          <w:rFonts w:cstheme="minorHAnsi"/>
          <w:lang w:val="en-US"/>
        </w:rPr>
        <w:t>s</w:t>
      </w:r>
      <w:r>
        <w:rPr>
          <w:rFonts w:cstheme="minorHAnsi"/>
          <w:lang w:val="en-US"/>
        </w:rPr>
        <w:t xml:space="preserve"> of phospho-PAK levels </w:t>
      </w:r>
      <w:r w:rsidRPr="0042107B">
        <w:rPr>
          <w:rFonts w:cstheme="minorHAnsi"/>
          <w:lang w:val="en-US"/>
        </w:rPr>
        <w:t xml:space="preserve">were made by </w:t>
      </w:r>
      <w:r>
        <w:rPr>
          <w:rFonts w:cstheme="minorHAnsi"/>
          <w:lang w:val="en-US"/>
        </w:rPr>
        <w:t>n</w:t>
      </w:r>
      <w:r>
        <w:rPr>
          <w:rFonts w:cstheme="minorHAnsi"/>
          <w:bCs/>
        </w:rPr>
        <w:t>on-parametric One-way ANOVA, Kruskal-Wallis test and Dunns’ post-test</w:t>
      </w:r>
      <w:r w:rsidRPr="0042107B">
        <w:rPr>
          <w:rFonts w:cstheme="minorHAnsi"/>
          <w:lang w:val="en-US"/>
        </w:rPr>
        <w:t>. Asterisks indicate datasets significantly</w:t>
      </w:r>
      <w:r>
        <w:rPr>
          <w:rFonts w:cstheme="minorHAnsi"/>
          <w:lang w:val="en-US"/>
        </w:rPr>
        <w:t xml:space="preserve"> </w:t>
      </w:r>
      <w:r w:rsidRPr="0042107B">
        <w:rPr>
          <w:rFonts w:cstheme="minorHAnsi"/>
          <w:lang w:val="en-US"/>
        </w:rPr>
        <w:t>different from WT (***p&lt;0.001).</w:t>
      </w:r>
      <w:r>
        <w:rPr>
          <w:rFonts w:cstheme="minorHAnsi"/>
          <w:lang w:val="en-US"/>
        </w:rPr>
        <w:t xml:space="preserve"> </w:t>
      </w:r>
      <w:r>
        <w:rPr>
          <w:bCs/>
        </w:rPr>
        <w:t>Statistical analyses of n</w:t>
      </w:r>
      <w:r w:rsidR="00DF417C">
        <w:rPr>
          <w:bCs/>
        </w:rPr>
        <w:t>eu</w:t>
      </w:r>
      <w:r>
        <w:rPr>
          <w:bCs/>
        </w:rPr>
        <w:t xml:space="preserve">rite outgrowth were made by </w:t>
      </w:r>
      <w:r>
        <w:rPr>
          <w:rFonts w:cstheme="minorHAnsi"/>
          <w:bCs/>
        </w:rPr>
        <w:t xml:space="preserve">One-way ANOVA, </w:t>
      </w:r>
      <w:r w:rsidRPr="00543090">
        <w:rPr>
          <w:rFonts w:cstheme="minorHAnsi"/>
          <w:lang w:val="en-US"/>
        </w:rPr>
        <w:t>Dunnett test</w:t>
      </w:r>
      <w:r>
        <w:rPr>
          <w:rFonts w:cstheme="minorHAnsi"/>
          <w:lang w:val="en-US"/>
        </w:rPr>
        <w:t xml:space="preserve"> </w:t>
      </w:r>
      <w:r>
        <w:rPr>
          <w:bCs/>
        </w:rPr>
        <w:t>(</w:t>
      </w:r>
      <w:r w:rsidRPr="00543090">
        <w:rPr>
          <w:rFonts w:cstheme="minorHAnsi"/>
          <w:lang w:val="en-US"/>
        </w:rPr>
        <w:t>***p</w:t>
      </w:r>
      <w:r>
        <w:rPr>
          <w:rFonts w:cstheme="minorHAnsi"/>
          <w:lang w:val="en-US"/>
        </w:rPr>
        <w:t>&lt;</w:t>
      </w:r>
      <w:r w:rsidRPr="00543090">
        <w:rPr>
          <w:rFonts w:cstheme="minorHAnsi"/>
          <w:lang w:val="en-US"/>
        </w:rPr>
        <w:t>0.001</w:t>
      </w:r>
      <w:r>
        <w:rPr>
          <w:rFonts w:cstheme="minorHAnsi"/>
          <w:lang w:val="en-US"/>
        </w:rPr>
        <w:t>)</w:t>
      </w:r>
      <w:r w:rsidR="00DB4B5C">
        <w:rPr>
          <w:rFonts w:cstheme="minorHAnsi"/>
          <w:lang w:val="en-US"/>
        </w:rPr>
        <w:t xml:space="preserve"> (Figure </w:t>
      </w:r>
      <w:r w:rsidR="004F0896">
        <w:rPr>
          <w:rFonts w:cstheme="minorHAnsi"/>
          <w:lang w:val="en-US"/>
        </w:rPr>
        <w:t>1</w:t>
      </w:r>
      <w:r w:rsidR="00DB4B5C">
        <w:rPr>
          <w:rFonts w:cstheme="minorHAnsi"/>
          <w:lang w:val="en-US"/>
        </w:rPr>
        <w:t>)</w:t>
      </w:r>
      <w:r>
        <w:rPr>
          <w:rFonts w:cstheme="minorHAnsi"/>
          <w:lang w:val="en-US"/>
        </w:rPr>
        <w:t>.</w:t>
      </w:r>
    </w:p>
    <w:p w14:paraId="66991F08" w14:textId="60CB1708" w:rsidR="0044416D" w:rsidRDefault="0044416D" w:rsidP="007A65B8">
      <w:pPr>
        <w:spacing w:line="480" w:lineRule="auto"/>
        <w:jc w:val="both"/>
        <w:rPr>
          <w:rFonts w:cstheme="minorHAnsi"/>
          <w:lang w:val="en-US"/>
        </w:rPr>
      </w:pPr>
    </w:p>
    <w:p w14:paraId="6A3F6BA4" w14:textId="16578662" w:rsidR="0044416D" w:rsidRPr="00B873CC" w:rsidRDefault="0044416D" w:rsidP="007A65B8">
      <w:pPr>
        <w:spacing w:line="480" w:lineRule="auto"/>
        <w:jc w:val="both"/>
        <w:rPr>
          <w:b/>
          <w:bCs/>
        </w:rPr>
      </w:pPr>
      <w:r w:rsidRPr="00B873CC">
        <w:rPr>
          <w:rFonts w:cstheme="minorHAnsi"/>
          <w:b/>
          <w:bCs/>
          <w:lang w:val="en-US"/>
        </w:rPr>
        <w:t xml:space="preserve">Functional study on splice site variant </w:t>
      </w:r>
      <w:r w:rsidRPr="00B873CC">
        <w:rPr>
          <w:b/>
          <w:bCs/>
        </w:rPr>
        <w:t>c.6244-2A&gt;G</w:t>
      </w:r>
    </w:p>
    <w:p w14:paraId="43DF521D" w14:textId="77777777" w:rsidR="009D35C6" w:rsidRPr="00B873CC" w:rsidRDefault="009D35C6" w:rsidP="00B873CC">
      <w:pPr>
        <w:spacing w:line="480" w:lineRule="auto"/>
        <w:jc w:val="both"/>
        <w:rPr>
          <w:noProof w:val="0"/>
          <w:sz w:val="22"/>
          <w:szCs w:val="22"/>
        </w:rPr>
      </w:pPr>
      <w:r w:rsidRPr="00B873CC">
        <w:t xml:space="preserve">Primers were designed to span exon 43 (ACACGAGAGAAGGTTGCACA) and exon 45 (ATGCACATGACTTCCACAGC) of TRIO transcript NM_007118.4. cDNA was synthesised using High-Capacity cDNA Reverse Transcription Kit (Thermo Fisher Scientific, USA). PCR was performed using GoTaq G2 DNA polymerase kit (Promega, USA). Gel was prepared at 3% agarose in Nancy-520 DNA gel stain (Sigma, USA). Gel picture was documented using Invitrogen iBirght Imager (Thermo Fisher Scientific, USA). RT‐PCR products were purified by GeneJET PCR Purification Kit (Thermo Fisher Scientific, USA) and bidirectional Sanger sequencing was carried out by SourceBioscience. PCR experiments were repeated at least twice for reproducibility. </w:t>
      </w:r>
    </w:p>
    <w:p w14:paraId="36CB19EB" w14:textId="77777777" w:rsidR="0044416D" w:rsidRPr="00F97E76" w:rsidRDefault="0044416D" w:rsidP="007A65B8">
      <w:pPr>
        <w:spacing w:line="480" w:lineRule="auto"/>
        <w:jc w:val="both"/>
        <w:rPr>
          <w:lang w:val="en-US"/>
        </w:rPr>
      </w:pPr>
    </w:p>
    <w:p w14:paraId="32BA825C" w14:textId="1C4B7367" w:rsidR="003449EF" w:rsidRDefault="003449EF">
      <w:pPr>
        <w:spacing w:line="480" w:lineRule="auto"/>
        <w:jc w:val="both"/>
        <w:rPr>
          <w:szCs w:val="18"/>
        </w:rPr>
      </w:pPr>
    </w:p>
    <w:p w14:paraId="7E621D6F" w14:textId="77777777" w:rsidR="003449EF" w:rsidRDefault="003449EF">
      <w:pPr>
        <w:rPr>
          <w:szCs w:val="18"/>
        </w:rPr>
      </w:pPr>
      <w:r>
        <w:rPr>
          <w:szCs w:val="18"/>
        </w:rPr>
        <w:br w:type="page"/>
      </w:r>
    </w:p>
    <w:p w14:paraId="6D8A7EAD" w14:textId="77777777" w:rsidR="00BB2D54" w:rsidRDefault="008C33AE">
      <w:pPr>
        <w:spacing w:line="480" w:lineRule="auto"/>
        <w:jc w:val="both"/>
        <w:rPr>
          <w:b/>
        </w:rPr>
      </w:pPr>
      <w:r>
        <w:rPr>
          <w:b/>
        </w:rPr>
        <w:lastRenderedPageBreak/>
        <w:t xml:space="preserve">Results </w:t>
      </w:r>
    </w:p>
    <w:p w14:paraId="3348F716" w14:textId="5162A04E" w:rsidR="005B69E6" w:rsidRDefault="004B40D3">
      <w:pPr>
        <w:spacing w:line="480" w:lineRule="auto"/>
        <w:jc w:val="both"/>
        <w:rPr>
          <w:bCs/>
        </w:rPr>
      </w:pPr>
      <w:r>
        <w:rPr>
          <w:bCs/>
        </w:rPr>
        <w:t>A total number of 2</w:t>
      </w:r>
      <w:r w:rsidR="004819B1">
        <w:rPr>
          <w:bCs/>
        </w:rPr>
        <w:t>5</w:t>
      </w:r>
      <w:r w:rsidR="00DC414D">
        <w:rPr>
          <w:bCs/>
        </w:rPr>
        <w:t xml:space="preserve"> indiv</w:t>
      </w:r>
      <w:r w:rsidR="00A03C6D">
        <w:rPr>
          <w:bCs/>
        </w:rPr>
        <w:t>i</w:t>
      </w:r>
      <w:r w:rsidR="00DC414D">
        <w:rPr>
          <w:bCs/>
        </w:rPr>
        <w:t>duals</w:t>
      </w:r>
      <w:r w:rsidR="005B69E6">
        <w:rPr>
          <w:bCs/>
        </w:rPr>
        <w:t xml:space="preserve"> with a pathogenic o</w:t>
      </w:r>
      <w:r w:rsidR="00B80610">
        <w:rPr>
          <w:bCs/>
        </w:rPr>
        <w:t>r</w:t>
      </w:r>
      <w:r w:rsidR="005B69E6">
        <w:rPr>
          <w:bCs/>
        </w:rPr>
        <w:t xml:space="preserve"> likely pathogenic </w:t>
      </w:r>
      <w:r w:rsidR="005B69E6" w:rsidRPr="00901D54">
        <w:rPr>
          <w:bCs/>
          <w:i/>
          <w:iCs/>
        </w:rPr>
        <w:t>TRIO</w:t>
      </w:r>
      <w:r w:rsidR="005B69E6">
        <w:rPr>
          <w:bCs/>
        </w:rPr>
        <w:t xml:space="preserve"> variant</w:t>
      </w:r>
      <w:r w:rsidR="00FE1B04">
        <w:rPr>
          <w:bCs/>
        </w:rPr>
        <w:t xml:space="preserve"> (</w:t>
      </w:r>
      <w:r w:rsidR="00755538">
        <w:t xml:space="preserve">reference sequence: </w:t>
      </w:r>
      <w:r w:rsidR="00FE1B04">
        <w:t>NM_007118.4</w:t>
      </w:r>
      <w:r w:rsidR="00FE1B04">
        <w:rPr>
          <w:bCs/>
        </w:rPr>
        <w:t>)</w:t>
      </w:r>
      <w:r w:rsidR="00DC414D">
        <w:rPr>
          <w:bCs/>
        </w:rPr>
        <w:t xml:space="preserve"> have been recruited into the current cohort, </w:t>
      </w:r>
      <w:r w:rsidR="00AC6106">
        <w:rPr>
          <w:bCs/>
        </w:rPr>
        <w:t>9</w:t>
      </w:r>
      <w:r w:rsidR="00BD38C4">
        <w:rPr>
          <w:bCs/>
        </w:rPr>
        <w:t xml:space="preserve"> of which had a  variant in the spectrin domain</w:t>
      </w:r>
      <w:r w:rsidR="00C770B2">
        <w:rPr>
          <w:bCs/>
        </w:rPr>
        <w:t xml:space="preserve"> (</w:t>
      </w:r>
      <w:r w:rsidR="005B69E6">
        <w:rPr>
          <w:bCs/>
        </w:rPr>
        <w:t xml:space="preserve">indviduals 1-9, </w:t>
      </w:r>
      <w:r w:rsidR="00C770B2">
        <w:rPr>
          <w:bCs/>
        </w:rPr>
        <w:t>Table 1)</w:t>
      </w:r>
      <w:r w:rsidR="00AC6106">
        <w:rPr>
          <w:bCs/>
        </w:rPr>
        <w:t xml:space="preserve">, </w:t>
      </w:r>
      <w:r w:rsidR="005B69E6">
        <w:rPr>
          <w:bCs/>
        </w:rPr>
        <w:t>7</w:t>
      </w:r>
      <w:r w:rsidR="00BD38C4">
        <w:rPr>
          <w:bCs/>
        </w:rPr>
        <w:t xml:space="preserve"> had a variant in or around the GEFD1 and GEFD2 domains</w:t>
      </w:r>
      <w:r w:rsidR="00C770B2">
        <w:rPr>
          <w:bCs/>
        </w:rPr>
        <w:t xml:space="preserve"> (</w:t>
      </w:r>
      <w:r w:rsidR="005B69E6">
        <w:rPr>
          <w:bCs/>
        </w:rPr>
        <w:t xml:space="preserve">individuals 10-16, </w:t>
      </w:r>
      <w:r w:rsidR="00C770B2">
        <w:rPr>
          <w:bCs/>
        </w:rPr>
        <w:t>Table 2)</w:t>
      </w:r>
      <w:r w:rsidR="00AC6106">
        <w:rPr>
          <w:bCs/>
        </w:rPr>
        <w:t xml:space="preserve">, </w:t>
      </w:r>
      <w:r w:rsidR="005B69E6">
        <w:rPr>
          <w:bCs/>
        </w:rPr>
        <w:t>8</w:t>
      </w:r>
      <w:r w:rsidR="00AC6106">
        <w:rPr>
          <w:bCs/>
        </w:rPr>
        <w:t xml:space="preserve"> had truncating variants and </w:t>
      </w:r>
      <w:r w:rsidR="00A24691">
        <w:rPr>
          <w:bCs/>
        </w:rPr>
        <w:t>1</w:t>
      </w:r>
      <w:r w:rsidR="00AC6106">
        <w:rPr>
          <w:bCs/>
        </w:rPr>
        <w:t xml:space="preserve"> participant had a</w:t>
      </w:r>
      <w:r w:rsidR="00F97E76">
        <w:rPr>
          <w:bCs/>
        </w:rPr>
        <w:t>n in</w:t>
      </w:r>
      <w:r w:rsidR="00311E8B">
        <w:rPr>
          <w:bCs/>
        </w:rPr>
        <w:t>-</w:t>
      </w:r>
      <w:r w:rsidR="00F97E76">
        <w:rPr>
          <w:bCs/>
        </w:rPr>
        <w:t>frame intragenic</w:t>
      </w:r>
      <w:r w:rsidR="00AC6106">
        <w:rPr>
          <w:bCs/>
        </w:rPr>
        <w:t xml:space="preserve"> deletion</w:t>
      </w:r>
      <w:r w:rsidR="00C770B2">
        <w:rPr>
          <w:bCs/>
        </w:rPr>
        <w:t xml:space="preserve"> (</w:t>
      </w:r>
      <w:r w:rsidR="005B69E6">
        <w:rPr>
          <w:bCs/>
        </w:rPr>
        <w:t>individuals 17-25</w:t>
      </w:r>
      <w:r w:rsidR="00B80610">
        <w:rPr>
          <w:bCs/>
        </w:rPr>
        <w:t xml:space="preserve">, </w:t>
      </w:r>
      <w:r w:rsidR="00C770B2">
        <w:rPr>
          <w:bCs/>
        </w:rPr>
        <w:t>Table 3)</w:t>
      </w:r>
      <w:r w:rsidR="00AC6106">
        <w:rPr>
          <w:bCs/>
        </w:rPr>
        <w:t>.</w:t>
      </w:r>
      <w:r w:rsidR="00C4575E">
        <w:rPr>
          <w:bCs/>
        </w:rPr>
        <w:t xml:space="preserve"> Of the 2</w:t>
      </w:r>
      <w:r w:rsidR="004819B1">
        <w:rPr>
          <w:bCs/>
        </w:rPr>
        <w:t>5</w:t>
      </w:r>
      <w:r w:rsidR="00C4575E">
        <w:rPr>
          <w:bCs/>
        </w:rPr>
        <w:t xml:space="preserve"> individuals, </w:t>
      </w:r>
      <w:r w:rsidR="00C770B2">
        <w:rPr>
          <w:bCs/>
        </w:rPr>
        <w:t>1</w:t>
      </w:r>
      <w:r w:rsidR="004819B1">
        <w:rPr>
          <w:bCs/>
        </w:rPr>
        <w:t>3</w:t>
      </w:r>
      <w:r w:rsidR="00C770B2">
        <w:rPr>
          <w:bCs/>
        </w:rPr>
        <w:t xml:space="preserve"> </w:t>
      </w:r>
      <w:r w:rsidR="00C4575E">
        <w:rPr>
          <w:bCs/>
        </w:rPr>
        <w:t xml:space="preserve">were females and </w:t>
      </w:r>
      <w:r w:rsidR="00C770B2">
        <w:rPr>
          <w:bCs/>
        </w:rPr>
        <w:t xml:space="preserve">12 </w:t>
      </w:r>
      <w:r w:rsidR="00C4575E">
        <w:rPr>
          <w:bCs/>
        </w:rPr>
        <w:t>males with the age range being 22 months to 46 years.</w:t>
      </w:r>
      <w:r w:rsidR="005B69E6">
        <w:rPr>
          <w:bCs/>
        </w:rPr>
        <w:t xml:space="preserve"> </w:t>
      </w:r>
    </w:p>
    <w:p w14:paraId="6580BC57" w14:textId="2237FCA0" w:rsidR="005B69E6" w:rsidRDefault="005B69E6">
      <w:pPr>
        <w:spacing w:line="480" w:lineRule="auto"/>
        <w:jc w:val="both"/>
        <w:rPr>
          <w:szCs w:val="20"/>
        </w:rPr>
      </w:pPr>
      <w:r>
        <w:rPr>
          <w:szCs w:val="20"/>
        </w:rPr>
        <w:t xml:space="preserve">Patients 14 and 15 carried a variant that was classified as variant of uncertain significance (VUS) (p.Asn1465Ser). </w:t>
      </w:r>
      <w:r w:rsidR="008E1962">
        <w:rPr>
          <w:szCs w:val="20"/>
        </w:rPr>
        <w:t xml:space="preserve">Of note, these </w:t>
      </w:r>
      <w:r w:rsidR="0042316B">
        <w:rPr>
          <w:szCs w:val="20"/>
        </w:rPr>
        <w:t>individuals</w:t>
      </w:r>
      <w:r w:rsidR="008E1962">
        <w:rPr>
          <w:szCs w:val="20"/>
        </w:rPr>
        <w:t xml:space="preserve"> were unrelated. </w:t>
      </w:r>
      <w:r>
        <w:rPr>
          <w:szCs w:val="20"/>
        </w:rPr>
        <w:t xml:space="preserve">We therefore </w:t>
      </w:r>
      <w:r w:rsidR="001E4581">
        <w:rPr>
          <w:szCs w:val="20"/>
        </w:rPr>
        <w:t>performed</w:t>
      </w:r>
      <w:r>
        <w:rPr>
          <w:szCs w:val="20"/>
        </w:rPr>
        <w:t xml:space="preserve"> functional studies on this variant to provide evidence for pathogenicity. Since this mutation is located in the RAC-activating GEFD1 domain of TRIO, we monitored the effect of the N1465S variant on the phosphorylation levels of PAK1, a target of RAC1, which serves as a read-out for RAC1 activation, as described previously (Barbosa et al, 2020). As shown in Figure 1</w:t>
      </w:r>
      <w:r w:rsidR="00B50505">
        <w:rPr>
          <w:szCs w:val="20"/>
        </w:rPr>
        <w:t>A-</w:t>
      </w:r>
      <w:r w:rsidR="005C682D">
        <w:rPr>
          <w:szCs w:val="20"/>
        </w:rPr>
        <w:t>B</w:t>
      </w:r>
      <w:r>
        <w:rPr>
          <w:szCs w:val="20"/>
        </w:rPr>
        <w:t xml:space="preserve">, the N1465S variant impaired the ability of TRIO to activate RAC1, as phosphoPAK levels were significantly reduced, similarly to the GEFdead control. To confirm this effect, we used the </w:t>
      </w:r>
      <w:r w:rsidRPr="0046352D">
        <w:t xml:space="preserve">N1E-115 neuroblastoma cell line, </w:t>
      </w:r>
      <w:r>
        <w:t xml:space="preserve">in which </w:t>
      </w:r>
      <w:r w:rsidRPr="0016033C">
        <w:rPr>
          <w:noProof w:val="0"/>
          <w:color w:val="000000"/>
          <w:lang w:val="en-US" w:eastAsia="zh-CN"/>
        </w:rPr>
        <w:t xml:space="preserve">TRIO </w:t>
      </w:r>
      <w:r>
        <w:rPr>
          <w:noProof w:val="0"/>
          <w:color w:val="000000"/>
          <w:lang w:val="en-US" w:eastAsia="zh-CN"/>
        </w:rPr>
        <w:t xml:space="preserve">expression leads to enhanced </w:t>
      </w:r>
      <w:r w:rsidRPr="0016033C">
        <w:rPr>
          <w:noProof w:val="0"/>
          <w:color w:val="000000"/>
          <w:lang w:val="en-US" w:eastAsia="zh-CN"/>
        </w:rPr>
        <w:t>neurite outgrowth</w:t>
      </w:r>
      <w:r>
        <w:rPr>
          <w:noProof w:val="0"/>
          <w:color w:val="000000"/>
          <w:lang w:val="en-US" w:eastAsia="zh-CN"/>
        </w:rPr>
        <w:t>, in a RAC1-dependent manner.</w:t>
      </w:r>
      <w:r w:rsidRPr="0046352D">
        <w:rPr>
          <w:szCs w:val="20"/>
        </w:rPr>
        <w:t xml:space="preserve"> </w:t>
      </w:r>
      <w:r>
        <w:rPr>
          <w:szCs w:val="20"/>
        </w:rPr>
        <w:t>As shown in Figure 1</w:t>
      </w:r>
      <w:r w:rsidR="00BE7053">
        <w:rPr>
          <w:szCs w:val="20"/>
        </w:rPr>
        <w:t>C</w:t>
      </w:r>
      <w:r>
        <w:rPr>
          <w:szCs w:val="20"/>
        </w:rPr>
        <w:t>, the N1465S variant was impaired in inducing neurite outgrowth. These two data allow</w:t>
      </w:r>
      <w:r w:rsidR="003D1120">
        <w:rPr>
          <w:szCs w:val="20"/>
        </w:rPr>
        <w:t>ed</w:t>
      </w:r>
      <w:r>
        <w:rPr>
          <w:szCs w:val="20"/>
        </w:rPr>
        <w:t xml:space="preserve"> us to reclassify the p.Asn1465Ser VUS into the likely pathogenic category</w:t>
      </w:r>
      <w:r w:rsidR="003D1120">
        <w:rPr>
          <w:szCs w:val="20"/>
        </w:rPr>
        <w:t>.</w:t>
      </w:r>
    </w:p>
    <w:p w14:paraId="2D4381D5" w14:textId="0A665BB9" w:rsidR="003D1120" w:rsidRDefault="003D1120" w:rsidP="003D1120">
      <w:pPr>
        <w:spacing w:line="480" w:lineRule="auto"/>
        <w:jc w:val="both"/>
        <w:rPr>
          <w:color w:val="000000"/>
          <w:shd w:val="clear" w:color="auto" w:fill="FFFFFF"/>
        </w:rPr>
      </w:pPr>
      <w:r>
        <w:rPr>
          <w:szCs w:val="20"/>
        </w:rPr>
        <w:t>In addition, the pathogeni</w:t>
      </w:r>
      <w:r w:rsidR="00A533AC">
        <w:rPr>
          <w:szCs w:val="20"/>
        </w:rPr>
        <w:t>c</w:t>
      </w:r>
      <w:r>
        <w:rPr>
          <w:szCs w:val="20"/>
        </w:rPr>
        <w:t>ity of the variant</w:t>
      </w:r>
      <w:r w:rsidR="003F7303">
        <w:rPr>
          <w:szCs w:val="20"/>
        </w:rPr>
        <w:t xml:space="preserve"> </w:t>
      </w:r>
      <w:r>
        <w:t xml:space="preserve">c.6244-2A&gt;G identified in </w:t>
      </w:r>
      <w:r>
        <w:rPr>
          <w:szCs w:val="20"/>
        </w:rPr>
        <w:t xml:space="preserve">Patient 23 was confirmed by </w:t>
      </w:r>
      <w:r w:rsidRPr="00B873CC">
        <w:rPr>
          <w:bCs/>
        </w:rPr>
        <w:t>splicing analysis</w:t>
      </w:r>
      <w:r>
        <w:rPr>
          <w:bCs/>
        </w:rPr>
        <w:t xml:space="preserve">. </w:t>
      </w:r>
      <w:r w:rsidR="0005696C">
        <w:rPr>
          <w:bCs/>
        </w:rPr>
        <w:t xml:space="preserve">This has shown </w:t>
      </w:r>
      <w:r>
        <w:rPr>
          <w:color w:val="000000"/>
          <w:shd w:val="clear" w:color="auto" w:fill="FFFFFF"/>
        </w:rPr>
        <w:t>aberrant alternative acceptor site activation causing</w:t>
      </w:r>
      <w:r w:rsidR="0005696C">
        <w:rPr>
          <w:color w:val="000000"/>
          <w:shd w:val="clear" w:color="auto" w:fill="FFFFFF"/>
        </w:rPr>
        <w:t xml:space="preserve"> a</w:t>
      </w:r>
      <w:r>
        <w:rPr>
          <w:color w:val="000000"/>
          <w:shd w:val="clear" w:color="auto" w:fill="FFFFFF"/>
        </w:rPr>
        <w:t xml:space="preserve"> 26 base pair loss and subsequent frame shift confirming pathogenicity. This result was confirmed by </w:t>
      </w:r>
      <w:r w:rsidR="00620C8C">
        <w:rPr>
          <w:color w:val="000000"/>
          <w:shd w:val="clear" w:color="auto" w:fill="FFFFFF"/>
        </w:rPr>
        <w:t xml:space="preserve">Sanger </w:t>
      </w:r>
      <w:r>
        <w:rPr>
          <w:color w:val="000000"/>
          <w:shd w:val="clear" w:color="auto" w:fill="FFFFFF"/>
        </w:rPr>
        <w:t xml:space="preserve">sequencing (see supplementary </w:t>
      </w:r>
      <w:r w:rsidR="00BE7053">
        <w:rPr>
          <w:color w:val="000000"/>
          <w:shd w:val="clear" w:color="auto" w:fill="FFFFFF"/>
        </w:rPr>
        <w:t>F</w:t>
      </w:r>
      <w:r>
        <w:rPr>
          <w:color w:val="000000"/>
          <w:shd w:val="clear" w:color="auto" w:fill="FFFFFF"/>
        </w:rPr>
        <w:t>igure 1).</w:t>
      </w:r>
    </w:p>
    <w:p w14:paraId="12C8F3F5" w14:textId="77777777" w:rsidR="003D1120" w:rsidRDefault="003D1120">
      <w:pPr>
        <w:spacing w:line="480" w:lineRule="auto"/>
        <w:jc w:val="both"/>
        <w:rPr>
          <w:bCs/>
        </w:rPr>
      </w:pPr>
    </w:p>
    <w:p w14:paraId="7E9FC6BE" w14:textId="77777777" w:rsidR="006B559F" w:rsidRDefault="006B559F">
      <w:pPr>
        <w:spacing w:line="480" w:lineRule="auto"/>
        <w:jc w:val="both"/>
        <w:rPr>
          <w:bCs/>
        </w:rPr>
      </w:pPr>
    </w:p>
    <w:p w14:paraId="019336ED" w14:textId="6B46E0A7" w:rsidR="00BF336C" w:rsidRPr="00BF336C" w:rsidRDefault="006B559F">
      <w:pPr>
        <w:spacing w:line="480" w:lineRule="auto"/>
        <w:jc w:val="both"/>
        <w:rPr>
          <w:b/>
          <w:i/>
        </w:rPr>
      </w:pPr>
      <w:r w:rsidRPr="00BF336C">
        <w:rPr>
          <w:b/>
          <w:i/>
        </w:rPr>
        <w:t xml:space="preserve">Phenotypic characteristics of patients with a </w:t>
      </w:r>
      <w:r w:rsidR="00FE76CE">
        <w:rPr>
          <w:b/>
          <w:i/>
        </w:rPr>
        <w:t xml:space="preserve">missense </w:t>
      </w:r>
      <w:r w:rsidRPr="00BF336C">
        <w:rPr>
          <w:b/>
          <w:i/>
        </w:rPr>
        <w:t>variant in the Spectrin domain</w:t>
      </w:r>
    </w:p>
    <w:p w14:paraId="34B14CC8" w14:textId="5D2AABF9" w:rsidR="007201EE" w:rsidRDefault="0086554A">
      <w:pPr>
        <w:spacing w:line="480" w:lineRule="auto"/>
        <w:jc w:val="both"/>
      </w:pPr>
      <w:r>
        <w:t>All</w:t>
      </w:r>
      <w:r w:rsidR="00673DD8">
        <w:t xml:space="preserve"> </w:t>
      </w:r>
      <w:r>
        <w:t xml:space="preserve"> 9 cases </w:t>
      </w:r>
      <w:r w:rsidR="00DD60C2">
        <w:t xml:space="preserve">who possessed missense variants in the </w:t>
      </w:r>
      <w:r w:rsidR="00C96C5B">
        <w:t>Spectrin domain</w:t>
      </w:r>
      <w:r w:rsidR="00DD60C2">
        <w:t xml:space="preserve"> had moderate to severe delay in their development</w:t>
      </w:r>
      <w:r w:rsidR="006C0FFC">
        <w:t>,</w:t>
      </w:r>
      <w:r w:rsidR="00DD60C2">
        <w:t xml:space="preserve"> </w:t>
      </w:r>
      <w:r w:rsidR="00F6607B">
        <w:t xml:space="preserve">with </w:t>
      </w:r>
      <w:r w:rsidR="00C96C5B">
        <w:t xml:space="preserve">a recognisable facial gestalt including </w:t>
      </w:r>
      <w:r w:rsidR="00F6607B">
        <w:t>macroc</w:t>
      </w:r>
      <w:r w:rsidR="00F21F70">
        <w:t>ep</w:t>
      </w:r>
      <w:r w:rsidR="00F6607B">
        <w:t>haly</w:t>
      </w:r>
      <w:r w:rsidR="009876A2">
        <w:t xml:space="preserve"> (</w:t>
      </w:r>
      <w:r w:rsidR="009876A2" w:rsidRPr="0044084F">
        <w:rPr>
          <w:i/>
          <w:iCs/>
        </w:rPr>
        <w:t xml:space="preserve">Table 1 and Figure </w:t>
      </w:r>
      <w:r w:rsidR="00FD6FB0">
        <w:rPr>
          <w:i/>
          <w:iCs/>
        </w:rPr>
        <w:t>2</w:t>
      </w:r>
      <w:r w:rsidR="009876A2">
        <w:t>)</w:t>
      </w:r>
      <w:r w:rsidR="00835D95">
        <w:t>.</w:t>
      </w:r>
    </w:p>
    <w:p w14:paraId="45A8E2DC" w14:textId="77777777" w:rsidR="005F6EDF" w:rsidRPr="00C8071B" w:rsidRDefault="005F6EDF" w:rsidP="005F6EDF">
      <w:pPr>
        <w:spacing w:line="480" w:lineRule="auto"/>
        <w:jc w:val="both"/>
        <w:rPr>
          <w:i/>
          <w:iCs/>
        </w:rPr>
      </w:pPr>
      <w:r w:rsidRPr="00C8071B">
        <w:rPr>
          <w:i/>
          <w:iCs/>
        </w:rPr>
        <w:t xml:space="preserve">Neurodevelopmental </w:t>
      </w:r>
      <w:r>
        <w:rPr>
          <w:i/>
          <w:iCs/>
        </w:rPr>
        <w:t xml:space="preserve">and neurological </w:t>
      </w:r>
      <w:r w:rsidRPr="00C8071B">
        <w:rPr>
          <w:i/>
          <w:iCs/>
        </w:rPr>
        <w:t>phenotype</w:t>
      </w:r>
    </w:p>
    <w:p w14:paraId="7B13F712" w14:textId="72DAEACA" w:rsidR="005F6EDF" w:rsidRDefault="005F6EDF" w:rsidP="005F6EDF">
      <w:pPr>
        <w:spacing w:line="480" w:lineRule="auto"/>
        <w:jc w:val="both"/>
      </w:pPr>
      <w:r>
        <w:t>All 9 patients have significant developmental delay ranging from moderate to severe with 4 of 9 (44.4%) cases not walking at the time of their assessment and 4 individuals being non verbal</w:t>
      </w:r>
      <w:r w:rsidR="008F3A34">
        <w:t xml:space="preserve"> (three indiv</w:t>
      </w:r>
      <w:r w:rsidR="00BE7053">
        <w:t>id</w:t>
      </w:r>
      <w:r w:rsidR="008F3A34">
        <w:t xml:space="preserve">uals were </w:t>
      </w:r>
      <w:r w:rsidR="009D192D">
        <w:t>over</w:t>
      </w:r>
      <w:r w:rsidR="008F3A34">
        <w:t xml:space="preserve"> 5 years </w:t>
      </w:r>
      <w:r w:rsidR="00BE7053">
        <w:t>o</w:t>
      </w:r>
      <w:r w:rsidR="008F3A34">
        <w:t>f age at the time of th</w:t>
      </w:r>
      <w:r w:rsidR="00BE7053">
        <w:t>e</w:t>
      </w:r>
      <w:r w:rsidR="008F3A34">
        <w:t>ir assessment and one patient was 3 years old)</w:t>
      </w:r>
      <w:r>
        <w:t xml:space="preserve">. 4 out of 9 (44.4%) cases developed seizures and these included nocturnal seizures, absence seizures and myoclonus dystonia. </w:t>
      </w:r>
    </w:p>
    <w:p w14:paraId="6EDA46B9" w14:textId="403E953E" w:rsidR="00835D95" w:rsidRPr="00835D95" w:rsidRDefault="00835D95">
      <w:pPr>
        <w:spacing w:line="480" w:lineRule="auto"/>
        <w:jc w:val="both"/>
        <w:rPr>
          <w:i/>
          <w:iCs/>
        </w:rPr>
      </w:pPr>
      <w:r w:rsidRPr="00835D95">
        <w:rPr>
          <w:i/>
          <w:iCs/>
        </w:rPr>
        <w:t>Behaviour</w:t>
      </w:r>
      <w:r w:rsidR="007C0010">
        <w:rPr>
          <w:i/>
          <w:iCs/>
        </w:rPr>
        <w:t>al</w:t>
      </w:r>
      <w:r w:rsidRPr="00835D95">
        <w:rPr>
          <w:i/>
          <w:iCs/>
        </w:rPr>
        <w:t xml:space="preserve"> phenotype</w:t>
      </w:r>
    </w:p>
    <w:p w14:paraId="38EC38A9" w14:textId="30B2935F" w:rsidR="00AC4085" w:rsidRDefault="00835D95">
      <w:pPr>
        <w:spacing w:line="480" w:lineRule="auto"/>
        <w:jc w:val="both"/>
        <w:rPr>
          <w:i/>
          <w:iCs/>
        </w:rPr>
      </w:pPr>
      <w:r>
        <w:t>Behav</w:t>
      </w:r>
      <w:r w:rsidR="00477B22">
        <w:t>i</w:t>
      </w:r>
      <w:r>
        <w:t xml:space="preserve">our issues </w:t>
      </w:r>
      <w:r w:rsidR="00FE76CE">
        <w:t>were clearly observed</w:t>
      </w:r>
      <w:r w:rsidR="00B71BA7">
        <w:t>,</w:t>
      </w:r>
      <w:r w:rsidR="00FE76CE">
        <w:t xml:space="preserve"> with </w:t>
      </w:r>
      <w:r w:rsidR="00F6607B">
        <w:t>3 of the 9 (33.3%) cases</w:t>
      </w:r>
      <w:r w:rsidR="00C8071B">
        <w:t xml:space="preserve"> </w:t>
      </w:r>
      <w:r w:rsidR="00F6607B">
        <w:t>ha</w:t>
      </w:r>
      <w:r w:rsidR="00FE76CE">
        <w:t>ving</w:t>
      </w:r>
      <w:r w:rsidR="00F6607B">
        <w:t xml:space="preserve"> stereotyp</w:t>
      </w:r>
      <w:r w:rsidR="00AE4D0A">
        <w:t>i</w:t>
      </w:r>
      <w:r w:rsidR="00F6607B">
        <w:t>es</w:t>
      </w:r>
      <w:r w:rsidR="00FE76CE">
        <w:t>,</w:t>
      </w:r>
      <w:r w:rsidR="00F6607B">
        <w:t xml:space="preserve"> 3 of 9 </w:t>
      </w:r>
      <w:r w:rsidR="00FE76CE">
        <w:t xml:space="preserve">(33.3%) </w:t>
      </w:r>
      <w:r w:rsidR="00F6607B">
        <w:t>agression</w:t>
      </w:r>
      <w:r w:rsidR="00C8071B">
        <w:t xml:space="preserve">, 3 of 9 (33.3%) obsessive-compulsive (OCD) traits and </w:t>
      </w:r>
      <w:r w:rsidR="00F6607B">
        <w:t xml:space="preserve">5 of 9 (55.5%) </w:t>
      </w:r>
      <w:r w:rsidR="00BE2B6E">
        <w:t>cases with</w:t>
      </w:r>
      <w:r w:rsidR="004F1D49">
        <w:t xml:space="preserve"> a</w:t>
      </w:r>
      <w:r w:rsidR="00BE2B6E">
        <w:t xml:space="preserve"> missense variant had poor attention. </w:t>
      </w:r>
      <w:r w:rsidR="00890800">
        <w:t xml:space="preserve">Of note, </w:t>
      </w:r>
      <w:r w:rsidR="005062BA">
        <w:t>2</w:t>
      </w:r>
      <w:r w:rsidR="00890800">
        <w:t xml:space="preserve"> cases had attention deficit hyperactivity disorder (ADHD)</w:t>
      </w:r>
      <w:r w:rsidR="005062BA">
        <w:t>, one had hyperactivity</w:t>
      </w:r>
      <w:r w:rsidR="00890800">
        <w:t xml:space="preserve"> and two had autism. </w:t>
      </w:r>
    </w:p>
    <w:p w14:paraId="04BF1280" w14:textId="6224CD7E" w:rsidR="00890800" w:rsidRPr="00890800" w:rsidRDefault="00890800">
      <w:pPr>
        <w:spacing w:line="480" w:lineRule="auto"/>
        <w:jc w:val="both"/>
        <w:rPr>
          <w:i/>
          <w:iCs/>
        </w:rPr>
      </w:pPr>
      <w:r w:rsidRPr="00890800">
        <w:rPr>
          <w:i/>
          <w:iCs/>
        </w:rPr>
        <w:t>Gastrointestinal</w:t>
      </w:r>
      <w:r w:rsidR="007E79E0">
        <w:rPr>
          <w:i/>
          <w:iCs/>
        </w:rPr>
        <w:t>,</w:t>
      </w:r>
      <w:r w:rsidR="00A21FD7">
        <w:rPr>
          <w:i/>
          <w:iCs/>
        </w:rPr>
        <w:t xml:space="preserve"> skeletal</w:t>
      </w:r>
      <w:r w:rsidR="005730DA">
        <w:rPr>
          <w:i/>
          <w:iCs/>
        </w:rPr>
        <w:t xml:space="preserve">, </w:t>
      </w:r>
      <w:r w:rsidR="007E79E0">
        <w:rPr>
          <w:i/>
          <w:iCs/>
        </w:rPr>
        <w:t>dental</w:t>
      </w:r>
      <w:r w:rsidR="005730DA">
        <w:rPr>
          <w:i/>
          <w:iCs/>
        </w:rPr>
        <w:t xml:space="preserve"> and other</w:t>
      </w:r>
      <w:r w:rsidR="00A21FD7">
        <w:rPr>
          <w:i/>
          <w:iCs/>
        </w:rPr>
        <w:t xml:space="preserve"> fe</w:t>
      </w:r>
      <w:r w:rsidR="004F1D49">
        <w:rPr>
          <w:i/>
          <w:iCs/>
        </w:rPr>
        <w:t>at</w:t>
      </w:r>
      <w:r w:rsidR="00A21FD7">
        <w:rPr>
          <w:i/>
          <w:iCs/>
        </w:rPr>
        <w:t>ures</w:t>
      </w:r>
    </w:p>
    <w:p w14:paraId="6074207F" w14:textId="501F36FB" w:rsidR="00BF336C" w:rsidRDefault="00BF336C">
      <w:pPr>
        <w:spacing w:line="480" w:lineRule="auto"/>
        <w:jc w:val="both"/>
      </w:pPr>
      <w:r>
        <w:t xml:space="preserve">Infantile feeding difficulties were observed in 5 of </w:t>
      </w:r>
      <w:r w:rsidR="00CE6BB0">
        <w:t>9</w:t>
      </w:r>
      <w:r>
        <w:t xml:space="preserve"> </w:t>
      </w:r>
      <w:r w:rsidR="006D0D76">
        <w:t xml:space="preserve">(55.5%) </w:t>
      </w:r>
      <w:r>
        <w:t xml:space="preserve">cases and </w:t>
      </w:r>
      <w:r w:rsidR="00CE6BB0">
        <w:t>2</w:t>
      </w:r>
      <w:r>
        <w:t xml:space="preserve"> patient</w:t>
      </w:r>
      <w:r w:rsidR="0054642C">
        <w:t>s</w:t>
      </w:r>
      <w:r>
        <w:t xml:space="preserve"> required tube feeding</w:t>
      </w:r>
      <w:r w:rsidR="006D0D76">
        <w:t>. 4</w:t>
      </w:r>
      <w:r>
        <w:t xml:space="preserve"> of the </w:t>
      </w:r>
      <w:r w:rsidR="006D0D76">
        <w:t>9</w:t>
      </w:r>
      <w:r>
        <w:t xml:space="preserve"> </w:t>
      </w:r>
      <w:r w:rsidR="00B71BA7">
        <w:t>(44.4%)</w:t>
      </w:r>
      <w:r w:rsidR="006C0FFC">
        <w:t xml:space="preserve"> </w:t>
      </w:r>
      <w:r>
        <w:t>cases had constip</w:t>
      </w:r>
      <w:r w:rsidR="004608B1">
        <w:t>ation</w:t>
      </w:r>
      <w:r w:rsidR="006D0D76">
        <w:t>, and inte</w:t>
      </w:r>
      <w:r w:rsidR="00774411">
        <w:t>sti</w:t>
      </w:r>
      <w:r w:rsidR="006D0D76">
        <w:t xml:space="preserve">nal malrotation, increased appetite and eosiniphilic oesophagitis was described in </w:t>
      </w:r>
      <w:r w:rsidR="009E07EC">
        <w:t>a</w:t>
      </w:r>
      <w:r w:rsidR="00B71BA7">
        <w:t xml:space="preserve"> </w:t>
      </w:r>
      <w:r w:rsidR="006D0D76">
        <w:t>sin</w:t>
      </w:r>
      <w:r w:rsidR="00A21FD7">
        <w:t>g</w:t>
      </w:r>
      <w:r w:rsidR="006D0D76">
        <w:t xml:space="preserve">le case. </w:t>
      </w:r>
      <w:r w:rsidR="00A1536D">
        <w:t xml:space="preserve">Of note, 5 of the 9 cases had growth retardation. </w:t>
      </w:r>
      <w:r w:rsidR="00111424">
        <w:t xml:space="preserve">Skeletal features </w:t>
      </w:r>
      <w:r w:rsidR="00A21FD7">
        <w:t xml:space="preserve">also </w:t>
      </w:r>
      <w:r w:rsidR="00111424">
        <w:t>occurred in single cases</w:t>
      </w:r>
      <w:r w:rsidR="00063316">
        <w:t xml:space="preserve">, and </w:t>
      </w:r>
      <w:r w:rsidR="00111424">
        <w:t>includ</w:t>
      </w:r>
      <w:r w:rsidR="00063316">
        <w:t>ed</w:t>
      </w:r>
      <w:r w:rsidR="00111424">
        <w:t xml:space="preserve"> kyphosis,</w:t>
      </w:r>
      <w:r w:rsidR="00A21FD7">
        <w:t xml:space="preserve"> scoliosis</w:t>
      </w:r>
      <w:r w:rsidR="0059700B">
        <w:t xml:space="preserve"> and </w:t>
      </w:r>
      <w:r w:rsidR="00111424">
        <w:t>high arched feet</w:t>
      </w:r>
      <w:r w:rsidR="00A21FD7">
        <w:t>. S</w:t>
      </w:r>
      <w:r w:rsidR="00111424">
        <w:t>hort</w:t>
      </w:r>
      <w:r w:rsidR="00A0747F">
        <w:t>,</w:t>
      </w:r>
      <w:r w:rsidR="00111424">
        <w:t xml:space="preserve"> tapering fingers</w:t>
      </w:r>
      <w:r w:rsidR="00A21FD7">
        <w:t xml:space="preserve"> were observed in two cases</w:t>
      </w:r>
      <w:r w:rsidR="00A0747F">
        <w:t xml:space="preserve"> and long toes in a single case</w:t>
      </w:r>
      <w:r w:rsidR="00A21FD7">
        <w:t>.</w:t>
      </w:r>
      <w:r w:rsidR="001E6333">
        <w:t xml:space="preserve"> Dental overcrowding was reported in 2 cases</w:t>
      </w:r>
      <w:r w:rsidR="00B71BA7">
        <w:t>,</w:t>
      </w:r>
      <w:r w:rsidR="001E6333">
        <w:t xml:space="preserve"> while delayed dental eruption</w:t>
      </w:r>
      <w:r w:rsidR="002563AE">
        <w:t xml:space="preserve"> and missing teeth</w:t>
      </w:r>
      <w:r w:rsidR="001E6333">
        <w:t xml:space="preserve"> w</w:t>
      </w:r>
      <w:r w:rsidR="002563AE">
        <w:t>ere</w:t>
      </w:r>
      <w:r w:rsidR="001E6333">
        <w:t xml:space="preserve"> described in one case. </w:t>
      </w:r>
      <w:r w:rsidR="007E79E0">
        <w:t>One participant had</w:t>
      </w:r>
      <w:r w:rsidR="005730DA">
        <w:t xml:space="preserve"> cardiac problems</w:t>
      </w:r>
      <w:r w:rsidR="007E79E0">
        <w:t xml:space="preserve"> </w:t>
      </w:r>
      <w:r w:rsidR="00063316">
        <w:t xml:space="preserve">with </w:t>
      </w:r>
      <w:r w:rsidR="007E79E0">
        <w:t>bicuspid aortic valve</w:t>
      </w:r>
      <w:r w:rsidR="00063316">
        <w:t>,</w:t>
      </w:r>
      <w:r w:rsidR="007E79E0">
        <w:t xml:space="preserve"> prominence of the aortic root and mild aortic </w:t>
      </w:r>
      <w:r w:rsidR="007E79E0">
        <w:lastRenderedPageBreak/>
        <w:t>regurgitation.</w:t>
      </w:r>
      <w:r w:rsidR="00FF6E4F">
        <w:t xml:space="preserve"> </w:t>
      </w:r>
      <w:r w:rsidR="007E79E0">
        <w:t>None of the cases had genitourinary problems apart from</w:t>
      </w:r>
      <w:r w:rsidR="00A1536D">
        <w:t xml:space="preserve"> </w:t>
      </w:r>
      <w:r w:rsidR="007E79E0">
        <w:t>possible neuropathic bladder</w:t>
      </w:r>
      <w:r w:rsidR="00A1536D">
        <w:t xml:space="preserve"> in one case</w:t>
      </w:r>
      <w:r w:rsidR="002A3695">
        <w:t xml:space="preserve">. An </w:t>
      </w:r>
      <w:r w:rsidR="00B71BA7">
        <w:t xml:space="preserve">intriguing </w:t>
      </w:r>
      <w:r w:rsidR="002A3695">
        <w:t>finding was the presence of brain malfo</w:t>
      </w:r>
      <w:r w:rsidR="00B71BA7">
        <w:t>r</w:t>
      </w:r>
      <w:r w:rsidR="002A3695">
        <w:t>mations</w:t>
      </w:r>
      <w:r w:rsidR="0018387C">
        <w:t xml:space="preserve"> in </w:t>
      </w:r>
      <w:r w:rsidR="007C2059">
        <w:t>patients 3, 4 and 6</w:t>
      </w:r>
      <w:r w:rsidR="00B71BA7">
        <w:t>,</w:t>
      </w:r>
      <w:r w:rsidR="002A3695">
        <w:t xml:space="preserve"> including Arnold-Chiari malformation, thin corpus callosum and </w:t>
      </w:r>
      <w:r w:rsidR="0018387C">
        <w:t>delayed myelin maturation</w:t>
      </w:r>
      <w:r w:rsidR="002A3695">
        <w:t xml:space="preserve"> (Table 1). </w:t>
      </w:r>
    </w:p>
    <w:p w14:paraId="1DFD5CF6" w14:textId="0612A39C" w:rsidR="007E79E0" w:rsidRPr="007E79E0" w:rsidRDefault="007E79E0">
      <w:pPr>
        <w:spacing w:line="480" w:lineRule="auto"/>
        <w:jc w:val="both"/>
        <w:rPr>
          <w:i/>
          <w:iCs/>
        </w:rPr>
      </w:pPr>
      <w:r w:rsidRPr="007E79E0">
        <w:rPr>
          <w:i/>
          <w:iCs/>
        </w:rPr>
        <w:t>Facial ch</w:t>
      </w:r>
      <w:r>
        <w:rPr>
          <w:i/>
          <w:iCs/>
        </w:rPr>
        <w:t>a</w:t>
      </w:r>
      <w:r w:rsidRPr="007E79E0">
        <w:rPr>
          <w:i/>
          <w:iCs/>
        </w:rPr>
        <w:t>racteristics</w:t>
      </w:r>
    </w:p>
    <w:p w14:paraId="4BF0068C" w14:textId="21187F10" w:rsidR="008F324A" w:rsidRDefault="006D633E" w:rsidP="008F324A">
      <w:pPr>
        <w:spacing w:line="480" w:lineRule="auto"/>
        <w:jc w:val="both"/>
      </w:pPr>
      <w:r>
        <w:t>Characteristic facial features were recognised</w:t>
      </w:r>
      <w:r w:rsidR="004D7868">
        <w:t xml:space="preserve"> in the seven cases where this information was available</w:t>
      </w:r>
      <w:r>
        <w:t xml:space="preserve"> and in</w:t>
      </w:r>
      <w:r w:rsidR="00833E3B">
        <w:t>c</w:t>
      </w:r>
      <w:r>
        <w:t xml:space="preserve">luded </w:t>
      </w:r>
      <w:r w:rsidR="005E4E1D">
        <w:t xml:space="preserve">high forehead, </w:t>
      </w:r>
      <w:r>
        <w:t>frontal bossing, receding ha</w:t>
      </w:r>
      <w:r w:rsidR="00B71BA7">
        <w:t>i</w:t>
      </w:r>
      <w:r>
        <w:t>rline</w:t>
      </w:r>
      <w:r w:rsidR="00EC4DC2">
        <w:t>,</w:t>
      </w:r>
      <w:r>
        <w:t xml:space="preserve"> frontal baldness, </w:t>
      </w:r>
      <w:r w:rsidR="005E4E1D">
        <w:t>low-set ears</w:t>
      </w:r>
      <w:r>
        <w:t xml:space="preserve">, </w:t>
      </w:r>
      <w:r w:rsidR="005E4E1D">
        <w:t>broad nasal tip</w:t>
      </w:r>
      <w:r>
        <w:t>, thi</w:t>
      </w:r>
      <w:r w:rsidR="00375564">
        <w:t>n</w:t>
      </w:r>
      <w:r>
        <w:t xml:space="preserve"> upper lip</w:t>
      </w:r>
      <w:r w:rsidR="005E4E1D">
        <w:t xml:space="preserve"> and synophrys</w:t>
      </w:r>
      <w:r w:rsidR="002D27DF">
        <w:t xml:space="preserve"> </w:t>
      </w:r>
      <w:r w:rsidR="00FF6E4F">
        <w:t>(Figure</w:t>
      </w:r>
      <w:r w:rsidR="00576CCF">
        <w:t xml:space="preserve"> </w:t>
      </w:r>
      <w:r w:rsidR="00FD6FB0">
        <w:t>2</w:t>
      </w:r>
      <w:r w:rsidR="00FF6E4F">
        <w:t>)</w:t>
      </w:r>
      <w:r w:rsidR="005E4E1D">
        <w:t xml:space="preserve">. </w:t>
      </w:r>
    </w:p>
    <w:p w14:paraId="372CC96C" w14:textId="77777777" w:rsidR="00BB2D54" w:rsidRPr="008F324A" w:rsidRDefault="00BB2D54" w:rsidP="008F324A">
      <w:pPr>
        <w:spacing w:line="480" w:lineRule="auto"/>
        <w:jc w:val="both"/>
      </w:pPr>
    </w:p>
    <w:p w14:paraId="6DC9C592" w14:textId="13F51E54" w:rsidR="007A68F0" w:rsidRDefault="007A68F0" w:rsidP="007A68F0">
      <w:pPr>
        <w:spacing w:line="480" w:lineRule="auto"/>
        <w:jc w:val="both"/>
        <w:rPr>
          <w:b/>
          <w:i/>
        </w:rPr>
      </w:pPr>
      <w:r w:rsidRPr="00BF336C">
        <w:rPr>
          <w:b/>
          <w:i/>
        </w:rPr>
        <w:t>Phenotypic characteristics of patient</w:t>
      </w:r>
      <w:r>
        <w:rPr>
          <w:b/>
          <w:i/>
        </w:rPr>
        <w:t xml:space="preserve">s with a </w:t>
      </w:r>
      <w:r w:rsidR="003263F6">
        <w:rPr>
          <w:b/>
          <w:i/>
        </w:rPr>
        <w:t xml:space="preserve">missense </w:t>
      </w:r>
      <w:r>
        <w:rPr>
          <w:b/>
          <w:i/>
        </w:rPr>
        <w:t>variant in the GEFD1 and GEFD2 domains</w:t>
      </w:r>
    </w:p>
    <w:p w14:paraId="300872E3" w14:textId="77777777" w:rsidR="005F6EDF" w:rsidRPr="00C8071B" w:rsidRDefault="005F6EDF" w:rsidP="005F6EDF">
      <w:pPr>
        <w:spacing w:line="480" w:lineRule="auto"/>
        <w:jc w:val="both"/>
        <w:rPr>
          <w:i/>
          <w:iCs/>
        </w:rPr>
      </w:pPr>
      <w:r w:rsidRPr="00C8071B">
        <w:rPr>
          <w:i/>
          <w:iCs/>
        </w:rPr>
        <w:t xml:space="preserve">Neurodevelopmental </w:t>
      </w:r>
      <w:r>
        <w:rPr>
          <w:i/>
          <w:iCs/>
        </w:rPr>
        <w:t xml:space="preserve">and neurological </w:t>
      </w:r>
      <w:r w:rsidRPr="00C8071B">
        <w:rPr>
          <w:i/>
          <w:iCs/>
        </w:rPr>
        <w:t>phenotype</w:t>
      </w:r>
    </w:p>
    <w:p w14:paraId="49FE28AC" w14:textId="77777777" w:rsidR="00FD1AB0" w:rsidRDefault="002563AE" w:rsidP="007C0010">
      <w:pPr>
        <w:spacing w:line="480" w:lineRule="auto"/>
        <w:jc w:val="both"/>
      </w:pPr>
      <w:r>
        <w:t>All</w:t>
      </w:r>
      <w:r w:rsidR="005F6EDF">
        <w:t xml:space="preserve"> of the </w:t>
      </w:r>
      <w:r w:rsidR="008602F4">
        <w:t>7</w:t>
      </w:r>
      <w:r w:rsidR="005F6EDF">
        <w:t xml:space="preserve"> inviduals with a likely pathogenic or pathogenic variant in the GEFD1</w:t>
      </w:r>
      <w:r>
        <w:t xml:space="preserve"> </w:t>
      </w:r>
      <w:r w:rsidR="00B71BA7">
        <w:t>(</w:t>
      </w:r>
      <w:r w:rsidR="008602F4">
        <w:t>6</w:t>
      </w:r>
      <w:r w:rsidR="00B71BA7">
        <w:t xml:space="preserve"> cases) </w:t>
      </w:r>
      <w:r>
        <w:t>or the GEFD2</w:t>
      </w:r>
      <w:r w:rsidR="005F6EDF">
        <w:t xml:space="preserve"> domain </w:t>
      </w:r>
      <w:r w:rsidR="00B71BA7">
        <w:t>(</w:t>
      </w:r>
      <w:r w:rsidR="008602F4">
        <w:t>1</w:t>
      </w:r>
      <w:r w:rsidR="00B71BA7">
        <w:t xml:space="preserve"> case) </w:t>
      </w:r>
      <w:r w:rsidR="005F6EDF">
        <w:t xml:space="preserve">had </w:t>
      </w:r>
      <w:r>
        <w:t>mild to moderate d</w:t>
      </w:r>
      <w:r w:rsidR="005F6EDF">
        <w:t>evelopmental delay with microcephaly</w:t>
      </w:r>
      <w:r w:rsidR="00B71BA7">
        <w:t>,</w:t>
      </w:r>
      <w:r>
        <w:t xml:space="preserve"> except for one case (patient 1</w:t>
      </w:r>
      <w:r w:rsidR="0095567A">
        <w:t>3</w:t>
      </w:r>
      <w:r>
        <w:t xml:space="preserve">) who </w:t>
      </w:r>
      <w:r w:rsidR="007A2424">
        <w:t>was described to have mac</w:t>
      </w:r>
      <w:r w:rsidR="00B71BA7">
        <w:t>r</w:t>
      </w:r>
      <w:r w:rsidR="007A2424">
        <w:t>ocephaly.</w:t>
      </w:r>
      <w:r w:rsidR="0051625D">
        <w:t xml:space="preserve"> Only </w:t>
      </w:r>
      <w:r w:rsidR="009D2121">
        <w:t xml:space="preserve">patient 10 </w:t>
      </w:r>
      <w:r w:rsidR="000D7C47">
        <w:t>was</w:t>
      </w:r>
      <w:r w:rsidR="0051625D">
        <w:t xml:space="preserve"> </w:t>
      </w:r>
      <w:r w:rsidR="003621D0">
        <w:t>reported not to have any</w:t>
      </w:r>
      <w:r w:rsidR="0051625D">
        <w:t xml:space="preserve"> words </w:t>
      </w:r>
      <w:r w:rsidR="009D2121">
        <w:t>at 3.5 years of age. Patient 10</w:t>
      </w:r>
      <w:r w:rsidR="0051625D">
        <w:t xml:space="preserve"> had myoclonic seizures</w:t>
      </w:r>
      <w:r w:rsidR="00914929">
        <w:t xml:space="preserve"> and </w:t>
      </w:r>
      <w:r w:rsidR="009D2121">
        <w:t>patient 11</w:t>
      </w:r>
      <w:r w:rsidR="00914929">
        <w:t xml:space="preserve"> had hypotonia</w:t>
      </w:r>
      <w:r w:rsidR="00B25BF3">
        <w:t xml:space="preserve"> (Table 2)</w:t>
      </w:r>
      <w:r w:rsidR="0051625D">
        <w:t>.</w:t>
      </w:r>
    </w:p>
    <w:p w14:paraId="0C2C5DCC" w14:textId="0F3D9EB4" w:rsidR="007C0010" w:rsidRPr="00835D95" w:rsidRDefault="007C0010" w:rsidP="007C0010">
      <w:pPr>
        <w:spacing w:line="480" w:lineRule="auto"/>
        <w:jc w:val="both"/>
        <w:rPr>
          <w:i/>
          <w:iCs/>
        </w:rPr>
      </w:pPr>
      <w:r w:rsidRPr="00835D95">
        <w:rPr>
          <w:i/>
          <w:iCs/>
        </w:rPr>
        <w:t>Behaviour</w:t>
      </w:r>
      <w:r>
        <w:rPr>
          <w:i/>
          <w:iCs/>
        </w:rPr>
        <w:t>al</w:t>
      </w:r>
      <w:r w:rsidR="00D30868">
        <w:rPr>
          <w:i/>
          <w:iCs/>
        </w:rPr>
        <w:t>/psychiatric</w:t>
      </w:r>
      <w:r w:rsidRPr="00835D95">
        <w:rPr>
          <w:i/>
          <w:iCs/>
        </w:rPr>
        <w:t xml:space="preserve"> phenotype</w:t>
      </w:r>
    </w:p>
    <w:p w14:paraId="010A1CAC" w14:textId="4DCC6B4B" w:rsidR="00A31FFA" w:rsidRDefault="00477B22">
      <w:pPr>
        <w:spacing w:line="480" w:lineRule="auto"/>
        <w:jc w:val="both"/>
      </w:pPr>
      <w:r>
        <w:t>Information regarding behavioural issues w</w:t>
      </w:r>
      <w:r w:rsidR="00D22B32">
        <w:t>as</w:t>
      </w:r>
      <w:r>
        <w:t xml:space="preserve"> provided in </w:t>
      </w:r>
      <w:r w:rsidR="000D7C47">
        <w:t>4</w:t>
      </w:r>
      <w:r>
        <w:t xml:space="preserve"> out of the </w:t>
      </w:r>
      <w:r w:rsidR="000D7C47">
        <w:t>7</w:t>
      </w:r>
      <w:r>
        <w:t xml:space="preserve"> participants and 2 of </w:t>
      </w:r>
      <w:r w:rsidR="000D7C47">
        <w:t>4</w:t>
      </w:r>
      <w:r>
        <w:t xml:space="preserve"> (</w:t>
      </w:r>
      <w:r w:rsidR="000D7C47">
        <w:t>5</w:t>
      </w:r>
      <w:r>
        <w:t>0%) had stereotyp</w:t>
      </w:r>
      <w:r w:rsidR="00AE4D0A">
        <w:t>i</w:t>
      </w:r>
      <w:r>
        <w:t xml:space="preserve">es, 3 of </w:t>
      </w:r>
      <w:r w:rsidR="000D7C47">
        <w:t>4</w:t>
      </w:r>
      <w:r>
        <w:t xml:space="preserve"> (</w:t>
      </w:r>
      <w:r w:rsidR="000D7C47">
        <w:t>75</w:t>
      </w:r>
      <w:r>
        <w:t xml:space="preserve">%) </w:t>
      </w:r>
      <w:r w:rsidR="00A926FD">
        <w:t>exhibited aggressive behaviour</w:t>
      </w:r>
      <w:r>
        <w:t xml:space="preserve">, </w:t>
      </w:r>
      <w:r w:rsidR="000D7C47">
        <w:t>3</w:t>
      </w:r>
      <w:r w:rsidR="00623CCE">
        <w:t xml:space="preserve"> of </w:t>
      </w:r>
      <w:r w:rsidR="000D7C47">
        <w:t>4</w:t>
      </w:r>
      <w:r w:rsidR="00623CCE">
        <w:t xml:space="preserve"> (</w:t>
      </w:r>
      <w:r w:rsidR="000D7C47">
        <w:t>75</w:t>
      </w:r>
      <w:r w:rsidR="00623CCE">
        <w:t>%)</w:t>
      </w:r>
      <w:r>
        <w:t xml:space="preserve"> </w:t>
      </w:r>
      <w:r w:rsidR="00623CCE">
        <w:t xml:space="preserve">were descibed as having poor attention and </w:t>
      </w:r>
      <w:r w:rsidR="000D7C47">
        <w:t>2</w:t>
      </w:r>
      <w:r w:rsidR="00623CCE">
        <w:t xml:space="preserve"> of </w:t>
      </w:r>
      <w:r w:rsidR="000D7C47">
        <w:t>4</w:t>
      </w:r>
      <w:r w:rsidR="00623CCE">
        <w:t xml:space="preserve"> (50%) had OCD traits. </w:t>
      </w:r>
      <w:r w:rsidR="003C233E">
        <w:t xml:space="preserve">One </w:t>
      </w:r>
      <w:r w:rsidR="00B90889">
        <w:t xml:space="preserve">of the </w:t>
      </w:r>
      <w:r w:rsidR="00D137BD">
        <w:t>7</w:t>
      </w:r>
      <w:r w:rsidR="00B90889">
        <w:t xml:space="preserve"> cases had autism </w:t>
      </w:r>
      <w:r w:rsidR="00C35EE6">
        <w:t xml:space="preserve">(patient 11) </w:t>
      </w:r>
      <w:r w:rsidR="00B90889">
        <w:t xml:space="preserve">and 1 of </w:t>
      </w:r>
      <w:r w:rsidR="00D137BD">
        <w:t>7</w:t>
      </w:r>
      <w:r w:rsidR="00B90889">
        <w:t xml:space="preserve"> </w:t>
      </w:r>
      <w:r w:rsidR="00C35EE6">
        <w:t xml:space="preserve">(patient 15) </w:t>
      </w:r>
      <w:r w:rsidR="00B90889">
        <w:t>had hyperactivity</w:t>
      </w:r>
      <w:r w:rsidR="002C4006">
        <w:t xml:space="preserve"> </w:t>
      </w:r>
      <w:r w:rsidR="00C35EE6">
        <w:t>(Table 2)</w:t>
      </w:r>
      <w:r w:rsidR="00D137BD">
        <w:t>.</w:t>
      </w:r>
      <w:r w:rsidR="00C35EE6">
        <w:t xml:space="preserve"> </w:t>
      </w:r>
    </w:p>
    <w:p w14:paraId="292E14FC" w14:textId="77777777" w:rsidR="00901D54" w:rsidRDefault="00901D54">
      <w:pPr>
        <w:spacing w:line="480" w:lineRule="auto"/>
        <w:jc w:val="both"/>
        <w:rPr>
          <w:i/>
          <w:iCs/>
        </w:rPr>
      </w:pPr>
    </w:p>
    <w:p w14:paraId="27BDB016" w14:textId="77777777" w:rsidR="00901D54" w:rsidRDefault="00901D54">
      <w:pPr>
        <w:spacing w:line="480" w:lineRule="auto"/>
        <w:jc w:val="both"/>
        <w:rPr>
          <w:i/>
          <w:iCs/>
        </w:rPr>
      </w:pPr>
    </w:p>
    <w:p w14:paraId="4914D778" w14:textId="77777777" w:rsidR="00901D54" w:rsidRDefault="00901D54">
      <w:pPr>
        <w:spacing w:line="480" w:lineRule="auto"/>
        <w:jc w:val="both"/>
        <w:rPr>
          <w:i/>
          <w:iCs/>
        </w:rPr>
      </w:pPr>
    </w:p>
    <w:p w14:paraId="1813EDFD" w14:textId="1D7C6AAB" w:rsidR="00901D54" w:rsidRDefault="00A31FFA">
      <w:pPr>
        <w:spacing w:line="480" w:lineRule="auto"/>
        <w:jc w:val="both"/>
        <w:rPr>
          <w:i/>
          <w:iCs/>
        </w:rPr>
      </w:pPr>
      <w:r w:rsidRPr="00890800">
        <w:rPr>
          <w:i/>
          <w:iCs/>
        </w:rPr>
        <w:lastRenderedPageBreak/>
        <w:t>Gastrointestinal</w:t>
      </w:r>
      <w:r>
        <w:rPr>
          <w:i/>
          <w:iCs/>
        </w:rPr>
        <w:t>, skeletal, dental and other fe</w:t>
      </w:r>
      <w:r w:rsidR="0038043E">
        <w:rPr>
          <w:i/>
          <w:iCs/>
        </w:rPr>
        <w:t>at</w:t>
      </w:r>
      <w:r>
        <w:rPr>
          <w:i/>
          <w:iCs/>
        </w:rPr>
        <w:t>ures</w:t>
      </w:r>
    </w:p>
    <w:p w14:paraId="35F1E42B" w14:textId="75DF718C" w:rsidR="0066364F" w:rsidRDefault="00554FC3">
      <w:pPr>
        <w:spacing w:line="480" w:lineRule="auto"/>
        <w:jc w:val="both"/>
      </w:pPr>
      <w:r>
        <w:t>2</w:t>
      </w:r>
      <w:r w:rsidR="0066364F">
        <w:t xml:space="preserve"> of </w:t>
      </w:r>
      <w:r>
        <w:t>4</w:t>
      </w:r>
      <w:r w:rsidR="00DB48E7">
        <w:t xml:space="preserve"> (</w:t>
      </w:r>
      <w:r>
        <w:t>50</w:t>
      </w:r>
      <w:r w:rsidR="00DB48E7">
        <w:t>%)</w:t>
      </w:r>
      <w:r w:rsidR="0066364F">
        <w:t xml:space="preserve"> individuals </w:t>
      </w:r>
      <w:r w:rsidR="00DB48E7">
        <w:t xml:space="preserve">were reported to have </w:t>
      </w:r>
      <w:r w:rsidR="0066364F">
        <w:t xml:space="preserve">infantile feeding difficulties with </w:t>
      </w:r>
      <w:r>
        <w:t>one</w:t>
      </w:r>
      <w:r w:rsidR="00DB48E7">
        <w:t xml:space="preserve"> of the </w:t>
      </w:r>
      <w:r>
        <w:t>two</w:t>
      </w:r>
      <w:r w:rsidR="00DB48E7">
        <w:t xml:space="preserve"> cases requiring tube feeding. In addition, 3 of </w:t>
      </w:r>
      <w:r>
        <w:t>4</w:t>
      </w:r>
      <w:r w:rsidR="00DB48E7">
        <w:t xml:space="preserve"> (</w:t>
      </w:r>
      <w:r>
        <w:t>75</w:t>
      </w:r>
      <w:r w:rsidR="00DB48E7">
        <w:t xml:space="preserve">%) cases had constipation and </w:t>
      </w:r>
      <w:r>
        <w:t>3</w:t>
      </w:r>
      <w:r w:rsidR="00DB48E7">
        <w:t xml:space="preserve"> of </w:t>
      </w:r>
      <w:r>
        <w:t>4</w:t>
      </w:r>
      <w:r w:rsidR="00DB48E7">
        <w:t xml:space="preserve"> (</w:t>
      </w:r>
      <w:r>
        <w:t>75</w:t>
      </w:r>
      <w:r w:rsidR="00DB48E7">
        <w:t xml:space="preserve">%) cases had growth retardation. </w:t>
      </w:r>
      <w:r w:rsidR="002A10E2">
        <w:t xml:space="preserve"> </w:t>
      </w:r>
    </w:p>
    <w:p w14:paraId="34ED0B89" w14:textId="5BCABAE3" w:rsidR="00B73298" w:rsidRDefault="002A10E2">
      <w:pPr>
        <w:spacing w:line="480" w:lineRule="auto"/>
        <w:jc w:val="both"/>
      </w:pPr>
      <w:r>
        <w:t>Skeletal features were observed in this group of patients with</w:t>
      </w:r>
      <w:r w:rsidR="00EA3796">
        <w:t xml:space="preserve"> 2 of </w:t>
      </w:r>
      <w:r w:rsidR="00191A2A">
        <w:t>4</w:t>
      </w:r>
      <w:r w:rsidR="00EA3796">
        <w:t xml:space="preserve"> (</w:t>
      </w:r>
      <w:r w:rsidR="00191A2A">
        <w:t>50</w:t>
      </w:r>
      <w:r w:rsidR="00EA3796">
        <w:t xml:space="preserve">%) having scoliosis, </w:t>
      </w:r>
      <w:r>
        <w:t xml:space="preserve"> </w:t>
      </w:r>
      <w:r w:rsidR="00EA3796">
        <w:t>3</w:t>
      </w:r>
      <w:r>
        <w:t xml:space="preserve"> of </w:t>
      </w:r>
      <w:r w:rsidR="00191A2A">
        <w:t>4</w:t>
      </w:r>
      <w:r>
        <w:t xml:space="preserve"> </w:t>
      </w:r>
      <w:r w:rsidR="00EA3796">
        <w:t>(</w:t>
      </w:r>
      <w:r w:rsidR="00191A2A">
        <w:t>75</w:t>
      </w:r>
      <w:r w:rsidR="00EA3796">
        <w:t xml:space="preserve">%) </w:t>
      </w:r>
      <w:r>
        <w:t>cases having short tapering fingers</w:t>
      </w:r>
      <w:r w:rsidR="00EA3796">
        <w:t xml:space="preserve"> and 2 of </w:t>
      </w:r>
      <w:r w:rsidR="00191A2A">
        <w:t>4</w:t>
      </w:r>
      <w:r w:rsidR="00EA3796">
        <w:t xml:space="preserve"> (</w:t>
      </w:r>
      <w:r w:rsidR="00191A2A">
        <w:t>50</w:t>
      </w:r>
      <w:r w:rsidR="00EA3796">
        <w:t>%) 2-3 toe syndactyly</w:t>
      </w:r>
      <w:r>
        <w:t xml:space="preserve">. </w:t>
      </w:r>
      <w:r w:rsidR="00EA3796">
        <w:t>Pectus excavatum</w:t>
      </w:r>
      <w:r>
        <w:t>, pes planus</w:t>
      </w:r>
      <w:r w:rsidR="00EA3796">
        <w:t xml:space="preserve"> and</w:t>
      </w:r>
      <w:r>
        <w:t xml:space="preserve"> hypermobility were observed in single cases. </w:t>
      </w:r>
      <w:r w:rsidR="00B25BF3">
        <w:t xml:space="preserve">Dental overcrowding was seen in 1 of </w:t>
      </w:r>
      <w:r w:rsidR="00191A2A">
        <w:t xml:space="preserve">4 </w:t>
      </w:r>
      <w:r w:rsidR="00B25BF3">
        <w:t xml:space="preserve">cases </w:t>
      </w:r>
      <w:r w:rsidR="00D331E6">
        <w:t xml:space="preserve">(patient 10) </w:t>
      </w:r>
      <w:r w:rsidR="00B25BF3">
        <w:t xml:space="preserve">and </w:t>
      </w:r>
      <w:r w:rsidR="00191A2A">
        <w:t>the same</w:t>
      </w:r>
      <w:r w:rsidR="00B25BF3">
        <w:t xml:space="preserve"> individual</w:t>
      </w:r>
      <w:r w:rsidR="0004734B">
        <w:t xml:space="preserve"> (patient 1</w:t>
      </w:r>
      <w:r w:rsidR="00191A2A">
        <w:t>0</w:t>
      </w:r>
      <w:r w:rsidR="0004734B">
        <w:t>)</w:t>
      </w:r>
      <w:r w:rsidR="00B25BF3">
        <w:t xml:space="preserve"> had delayed dental eruption </w:t>
      </w:r>
      <w:r w:rsidR="002C4006">
        <w:t>(</w:t>
      </w:r>
      <w:r w:rsidR="0004734B">
        <w:t>Table 2)</w:t>
      </w:r>
      <w:r w:rsidR="00B11598">
        <w:t>.</w:t>
      </w:r>
      <w:r w:rsidR="00D01374">
        <w:t xml:space="preserve"> </w:t>
      </w:r>
    </w:p>
    <w:p w14:paraId="15A66D6E" w14:textId="7B5BF0A8" w:rsidR="00B73298" w:rsidRPr="009D542F" w:rsidRDefault="009D542F">
      <w:pPr>
        <w:spacing w:line="480" w:lineRule="auto"/>
        <w:jc w:val="both"/>
        <w:rPr>
          <w:i/>
          <w:iCs/>
        </w:rPr>
      </w:pPr>
      <w:r w:rsidRPr="009D542F">
        <w:rPr>
          <w:i/>
          <w:iCs/>
        </w:rPr>
        <w:t>Brain malfo</w:t>
      </w:r>
      <w:r w:rsidR="001A0360">
        <w:rPr>
          <w:i/>
          <w:iCs/>
        </w:rPr>
        <w:t>r</w:t>
      </w:r>
      <w:r w:rsidRPr="009D542F">
        <w:rPr>
          <w:i/>
          <w:iCs/>
        </w:rPr>
        <w:t>mations</w:t>
      </w:r>
    </w:p>
    <w:p w14:paraId="024A8586" w14:textId="27D274AF" w:rsidR="00D14A8A" w:rsidRDefault="00B73298">
      <w:pPr>
        <w:spacing w:line="480" w:lineRule="auto"/>
        <w:jc w:val="both"/>
      </w:pPr>
      <w:r>
        <w:t>Structural b</w:t>
      </w:r>
      <w:r w:rsidR="00D01374">
        <w:t xml:space="preserve">rain abnormalities were </w:t>
      </w:r>
      <w:r>
        <w:t xml:space="preserve">described </w:t>
      </w:r>
      <w:r w:rsidR="00914929">
        <w:t xml:space="preserve">in </w:t>
      </w:r>
      <w:r w:rsidR="00191A2A">
        <w:t>2</w:t>
      </w:r>
      <w:r w:rsidR="00914929">
        <w:t xml:space="preserve"> cases and i</w:t>
      </w:r>
      <w:r w:rsidR="00D14A8A">
        <w:t>ncl</w:t>
      </w:r>
      <w:r w:rsidR="00914929">
        <w:t>uded hypoplas</w:t>
      </w:r>
      <w:r w:rsidR="00AF2335">
        <w:t>ia</w:t>
      </w:r>
      <w:r w:rsidR="00914929">
        <w:t xml:space="preserve"> </w:t>
      </w:r>
      <w:r w:rsidR="00D14A8A">
        <w:t xml:space="preserve">or agenesis of </w:t>
      </w:r>
      <w:r w:rsidR="00914929">
        <w:t>corpus callosum</w:t>
      </w:r>
      <w:r w:rsidR="00D14A8A">
        <w:t xml:space="preserve"> in </w:t>
      </w:r>
      <w:r w:rsidR="00191A2A">
        <w:t>one</w:t>
      </w:r>
      <w:r w:rsidR="00D14A8A">
        <w:t xml:space="preserve"> participant</w:t>
      </w:r>
      <w:r w:rsidR="00191A2A">
        <w:t xml:space="preserve"> (patient 10)</w:t>
      </w:r>
      <w:r w:rsidR="00D14A8A">
        <w:t xml:space="preserve">. </w:t>
      </w:r>
      <w:r w:rsidR="00191A2A">
        <w:t xml:space="preserve">Patient 10 </w:t>
      </w:r>
      <w:r w:rsidR="00D01374">
        <w:t>also had dysmorphic lateral ventricles and dysmorphic basal ganglia</w:t>
      </w:r>
      <w:r w:rsidR="00892514">
        <w:t xml:space="preserve">. </w:t>
      </w:r>
      <w:r w:rsidR="00D14A8A">
        <w:t xml:space="preserve">In addition, one patient </w:t>
      </w:r>
      <w:r w:rsidR="0004734B">
        <w:t>(patient 1</w:t>
      </w:r>
      <w:r w:rsidR="00191A2A">
        <w:t>6</w:t>
      </w:r>
      <w:r w:rsidR="0004734B">
        <w:t xml:space="preserve">) </w:t>
      </w:r>
      <w:r w:rsidR="00D14A8A">
        <w:t xml:space="preserve">had gliotic scarring in the right middle cerebral artery (MCA) and duplication of the inferior branch of the right MCA and </w:t>
      </w:r>
      <w:r w:rsidR="00B71BA7">
        <w:t xml:space="preserve">a </w:t>
      </w:r>
      <w:r w:rsidR="00C70847">
        <w:t>fur</w:t>
      </w:r>
      <w:r w:rsidR="00D14A8A">
        <w:t>ther individual</w:t>
      </w:r>
      <w:r w:rsidR="00E600B7">
        <w:t xml:space="preserve"> (patient 13)</w:t>
      </w:r>
      <w:r w:rsidR="00D14A8A">
        <w:t xml:space="preserve"> had syrinx o</w:t>
      </w:r>
      <w:r w:rsidR="009D542F">
        <w:t>f</w:t>
      </w:r>
      <w:r w:rsidR="00D14A8A">
        <w:t xml:space="preserve"> the spine</w:t>
      </w:r>
      <w:r w:rsidR="00833E3B">
        <w:t xml:space="preserve"> (Table 2)</w:t>
      </w:r>
      <w:r w:rsidR="00D14A8A">
        <w:t>.</w:t>
      </w:r>
    </w:p>
    <w:p w14:paraId="0EA4B445" w14:textId="00473380" w:rsidR="00704D1A" w:rsidRDefault="00A31FFA" w:rsidP="00B25BF3">
      <w:pPr>
        <w:spacing w:line="480" w:lineRule="auto"/>
        <w:jc w:val="both"/>
        <w:rPr>
          <w:i/>
          <w:iCs/>
        </w:rPr>
      </w:pPr>
      <w:r w:rsidRPr="007E79E0">
        <w:rPr>
          <w:i/>
          <w:iCs/>
        </w:rPr>
        <w:t>Facial ch</w:t>
      </w:r>
      <w:r>
        <w:rPr>
          <w:i/>
          <w:iCs/>
        </w:rPr>
        <w:t>a</w:t>
      </w:r>
      <w:r w:rsidRPr="007E79E0">
        <w:rPr>
          <w:i/>
          <w:iCs/>
        </w:rPr>
        <w:t>racteristics</w:t>
      </w:r>
    </w:p>
    <w:p w14:paraId="17AC17BF" w14:textId="742FD89E" w:rsidR="00B25BF3" w:rsidRDefault="009D542F" w:rsidP="00B25BF3">
      <w:pPr>
        <w:spacing w:line="480" w:lineRule="auto"/>
        <w:jc w:val="both"/>
      </w:pPr>
      <w:r>
        <w:t xml:space="preserve">Photographs of </w:t>
      </w:r>
      <w:r w:rsidR="00191A2A">
        <w:t>5</w:t>
      </w:r>
      <w:r>
        <w:t xml:space="preserve"> of </w:t>
      </w:r>
      <w:r w:rsidR="00B71BA7">
        <w:t xml:space="preserve">the </w:t>
      </w:r>
      <w:r w:rsidR="00191A2A">
        <w:t>7</w:t>
      </w:r>
      <w:r>
        <w:t xml:space="preserve"> cases were made available</w:t>
      </w:r>
      <w:r w:rsidR="00B71BA7">
        <w:t>,</w:t>
      </w:r>
      <w:r>
        <w:t xml:space="preserve"> which revealed a recognisabe facial gestalt including microcephaly with hypertelorism, u</w:t>
      </w:r>
      <w:r w:rsidR="007C0010" w:rsidRPr="007C0010">
        <w:t>pslanting palpebral fissures, synophrys</w:t>
      </w:r>
      <w:r>
        <w:t>; long tubular nose with</w:t>
      </w:r>
      <w:r w:rsidR="007C0010" w:rsidRPr="007C0010">
        <w:t xml:space="preserve"> a bulbous nasal tip and </w:t>
      </w:r>
      <w:r w:rsidR="00B71BA7">
        <w:t xml:space="preserve">thin </w:t>
      </w:r>
      <w:r>
        <w:t>upper lip</w:t>
      </w:r>
      <w:r w:rsidR="00833E3B">
        <w:t xml:space="preserve"> (Figure </w:t>
      </w:r>
      <w:r w:rsidR="00FD6FB0">
        <w:t>3</w:t>
      </w:r>
      <w:r w:rsidR="00833E3B">
        <w:t>)</w:t>
      </w:r>
      <w:r>
        <w:t xml:space="preserve">. </w:t>
      </w:r>
    </w:p>
    <w:p w14:paraId="7F26780B" w14:textId="77777777" w:rsidR="000C18E5" w:rsidRDefault="000C18E5" w:rsidP="00B25BF3">
      <w:pPr>
        <w:spacing w:line="480" w:lineRule="auto"/>
        <w:jc w:val="both"/>
      </w:pPr>
    </w:p>
    <w:p w14:paraId="78834963" w14:textId="1C3341DF" w:rsidR="00F21F70" w:rsidRPr="00BF336C" w:rsidRDefault="00F21F70" w:rsidP="00F21F70">
      <w:pPr>
        <w:spacing w:line="480" w:lineRule="auto"/>
        <w:jc w:val="both"/>
        <w:rPr>
          <w:b/>
          <w:i/>
        </w:rPr>
      </w:pPr>
      <w:r w:rsidRPr="00BF336C">
        <w:rPr>
          <w:b/>
          <w:i/>
        </w:rPr>
        <w:t>Phenotypic characteristics of patient</w:t>
      </w:r>
      <w:r>
        <w:rPr>
          <w:b/>
          <w:i/>
        </w:rPr>
        <w:t>s with truncating variant</w:t>
      </w:r>
      <w:r w:rsidR="008F4CBB">
        <w:rPr>
          <w:b/>
          <w:i/>
        </w:rPr>
        <w:t>s</w:t>
      </w:r>
      <w:r>
        <w:rPr>
          <w:b/>
          <w:i/>
        </w:rPr>
        <w:t xml:space="preserve"> </w:t>
      </w:r>
      <w:r w:rsidR="006D5FEA">
        <w:rPr>
          <w:b/>
          <w:i/>
        </w:rPr>
        <w:t>and the intragenic</w:t>
      </w:r>
      <w:r>
        <w:rPr>
          <w:b/>
          <w:i/>
        </w:rPr>
        <w:t xml:space="preserve"> deletion</w:t>
      </w:r>
      <w:r w:rsidR="008F4CBB">
        <w:rPr>
          <w:b/>
          <w:i/>
        </w:rPr>
        <w:t xml:space="preserve"> in the TRIO gene</w:t>
      </w:r>
    </w:p>
    <w:p w14:paraId="273611EB" w14:textId="77777777" w:rsidR="004970FB" w:rsidRPr="00C8071B" w:rsidRDefault="004970FB" w:rsidP="004970FB">
      <w:pPr>
        <w:spacing w:line="480" w:lineRule="auto"/>
        <w:jc w:val="both"/>
        <w:rPr>
          <w:i/>
          <w:iCs/>
        </w:rPr>
      </w:pPr>
      <w:r w:rsidRPr="00C8071B">
        <w:rPr>
          <w:i/>
          <w:iCs/>
        </w:rPr>
        <w:t xml:space="preserve">Neurodevelopmental </w:t>
      </w:r>
      <w:r>
        <w:rPr>
          <w:i/>
          <w:iCs/>
        </w:rPr>
        <w:t xml:space="preserve">and neurological </w:t>
      </w:r>
      <w:r w:rsidRPr="00C8071B">
        <w:rPr>
          <w:i/>
          <w:iCs/>
        </w:rPr>
        <w:t>phenotype</w:t>
      </w:r>
    </w:p>
    <w:p w14:paraId="40376432" w14:textId="08883968" w:rsidR="002856B5" w:rsidRDefault="006D5FEA" w:rsidP="00C96C5B">
      <w:pPr>
        <w:spacing w:line="480" w:lineRule="auto"/>
        <w:jc w:val="both"/>
      </w:pPr>
      <w:r>
        <w:lastRenderedPageBreak/>
        <w:t>9</w:t>
      </w:r>
      <w:r w:rsidR="002856B5">
        <w:t xml:space="preserve"> cases with a trunca</w:t>
      </w:r>
      <w:r w:rsidR="00184004">
        <w:t>t</w:t>
      </w:r>
      <w:r w:rsidR="002856B5">
        <w:t>ing variant</w:t>
      </w:r>
      <w:r w:rsidR="007146F4">
        <w:t xml:space="preserve"> (TV)</w:t>
      </w:r>
      <w:r w:rsidR="002856B5">
        <w:t xml:space="preserve"> or a deletion in the </w:t>
      </w:r>
      <w:r w:rsidR="002856B5" w:rsidRPr="002856B5">
        <w:rPr>
          <w:i/>
          <w:iCs/>
        </w:rPr>
        <w:t xml:space="preserve">TRIO </w:t>
      </w:r>
      <w:r w:rsidR="002856B5">
        <w:t>gene were identif</w:t>
      </w:r>
      <w:r w:rsidR="00B71BA7">
        <w:t>i</w:t>
      </w:r>
      <w:r w:rsidR="002856B5">
        <w:t>ed in the current study.</w:t>
      </w:r>
      <w:r w:rsidR="00ED159B">
        <w:t xml:space="preserve"> Of note, Patient </w:t>
      </w:r>
      <w:r>
        <w:t>19</w:t>
      </w:r>
      <w:r w:rsidR="00ED159B">
        <w:t xml:space="preserve"> has already been inlcuded in a study by Kolb</w:t>
      </w:r>
      <w:r w:rsidR="00BF6A36">
        <w:t>j</w:t>
      </w:r>
      <w:r w:rsidR="00ED159B">
        <w:t>er et al</w:t>
      </w:r>
      <w:r>
        <w:t xml:space="preserve"> </w:t>
      </w:r>
      <w:r w:rsidR="008571A8">
        <w:fldChar w:fldCharType="begin">
          <w:fldData xml:space="preserve">PEVuZE5vdGU+PENpdGU+PEF1dGhvcj5Lb2xiamVyPC9BdXRob3I+PFllYXI+MjAyMTwvWWVhcj48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</w:fldData>
        </w:fldChar>
      </w:r>
      <w:r w:rsidR="002B7D22">
        <w:instrText xml:space="preserve"> ADDIN EN.CITE </w:instrText>
      </w:r>
      <w:r w:rsidR="002B7D22">
        <w:fldChar w:fldCharType="begin">
          <w:fldData xml:space="preserve">PEVuZE5vdGU+PENpdGU+PEF1dGhvcj5Lb2xiamVyPC9BdXRob3I+PFllYXI+MjAyMTwvWWVhcj48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</w:fldData>
        </w:fldChar>
      </w:r>
      <w:r w:rsidR="002B7D22">
        <w:instrText xml:space="preserve"> ADDIN EN.CITE.DATA </w:instrText>
      </w:r>
      <w:r w:rsidR="002B7D22">
        <w:fldChar w:fldCharType="end"/>
      </w:r>
      <w:r w:rsidR="008571A8">
        <w:fldChar w:fldCharType="separate"/>
      </w:r>
      <w:r w:rsidR="002B7D22">
        <w:t>(Kolbjer et al., 2021)</w:t>
      </w:r>
      <w:r w:rsidR="008571A8">
        <w:fldChar w:fldCharType="end"/>
      </w:r>
      <w:r w:rsidR="008571A8">
        <w:t>.</w:t>
      </w:r>
      <w:r w:rsidR="002856B5">
        <w:t xml:space="preserve"> </w:t>
      </w:r>
      <w:r w:rsidR="00753015">
        <w:t>7</w:t>
      </w:r>
      <w:r w:rsidR="002856B5">
        <w:t xml:space="preserve"> of the </w:t>
      </w:r>
      <w:r w:rsidR="00753015">
        <w:t>9</w:t>
      </w:r>
      <w:r w:rsidR="002856B5">
        <w:t xml:space="preserve"> cases had mild to moderate developmental delay and one individual </w:t>
      </w:r>
      <w:r w:rsidR="00AC1D3D">
        <w:t xml:space="preserve">(patient </w:t>
      </w:r>
      <w:r>
        <w:t>19</w:t>
      </w:r>
      <w:r w:rsidR="00AC1D3D">
        <w:t xml:space="preserve">) </w:t>
      </w:r>
      <w:r>
        <w:t xml:space="preserve">with the intragenic deletion </w:t>
      </w:r>
      <w:r w:rsidR="002856B5">
        <w:t>had severe delay with all</w:t>
      </w:r>
      <w:r w:rsidR="005D162B">
        <w:t xml:space="preserve"> but one (patient 25)</w:t>
      </w:r>
      <w:r w:rsidR="002856B5">
        <w:t xml:space="preserve"> partic</w:t>
      </w:r>
      <w:r w:rsidR="00B71BA7">
        <w:t>i</w:t>
      </w:r>
      <w:r w:rsidR="002856B5">
        <w:t>pants having microcephaly</w:t>
      </w:r>
      <w:r w:rsidR="00C96C5B">
        <w:t>.</w:t>
      </w:r>
      <w:r w:rsidR="002856B5">
        <w:t xml:space="preserve"> Interestingly,</w:t>
      </w:r>
      <w:r w:rsidR="007146F4">
        <w:t xml:space="preserve"> the early development of</w:t>
      </w:r>
      <w:r w:rsidR="002856B5">
        <w:t xml:space="preserve"> two patients</w:t>
      </w:r>
      <w:r w:rsidR="00910688">
        <w:t xml:space="preserve"> (patients 2</w:t>
      </w:r>
      <w:r w:rsidR="00753015">
        <w:t>2</w:t>
      </w:r>
      <w:r w:rsidR="00910688">
        <w:t xml:space="preserve"> and 24)</w:t>
      </w:r>
      <w:r w:rsidR="002856B5">
        <w:t xml:space="preserve"> with</w:t>
      </w:r>
      <w:r w:rsidR="007146F4">
        <w:t xml:space="preserve"> </w:t>
      </w:r>
      <w:r w:rsidR="002856B5">
        <w:t>trunc</w:t>
      </w:r>
      <w:r w:rsidR="007146F4">
        <w:t>ating variants</w:t>
      </w:r>
      <w:r w:rsidR="00C96C5B">
        <w:t xml:space="preserve"> </w:t>
      </w:r>
      <w:r w:rsidR="007146F4">
        <w:t xml:space="preserve">was within the normal range. </w:t>
      </w:r>
      <w:r w:rsidR="00F92E2C">
        <w:t>Two</w:t>
      </w:r>
      <w:r w:rsidR="007146F4">
        <w:t xml:space="preserve"> case</w:t>
      </w:r>
      <w:r w:rsidR="00F92E2C">
        <w:t xml:space="preserve">s (patients </w:t>
      </w:r>
      <w:r w:rsidR="00753015">
        <w:t>19</w:t>
      </w:r>
      <w:r w:rsidR="00F92E2C">
        <w:t xml:space="preserve"> and 25)</w:t>
      </w:r>
      <w:r w:rsidR="007146F4">
        <w:t xml:space="preserve"> with a TV had seizures</w:t>
      </w:r>
      <w:r w:rsidR="002A6593">
        <w:t xml:space="preserve"> and another participant </w:t>
      </w:r>
      <w:r w:rsidR="00F92E2C">
        <w:t xml:space="preserve">(patient </w:t>
      </w:r>
      <w:r w:rsidR="00753015">
        <w:t>20</w:t>
      </w:r>
      <w:r w:rsidR="00F92E2C">
        <w:t xml:space="preserve">) </w:t>
      </w:r>
      <w:r w:rsidR="002A6593">
        <w:t>had hypotonia</w:t>
      </w:r>
      <w:r w:rsidR="007146F4">
        <w:t>.</w:t>
      </w:r>
    </w:p>
    <w:p w14:paraId="648E3034" w14:textId="7AED5E3C" w:rsidR="00C96C5B" w:rsidRDefault="002856B5" w:rsidP="00C96C5B">
      <w:pPr>
        <w:spacing w:line="480" w:lineRule="auto"/>
        <w:jc w:val="both"/>
      </w:pPr>
      <w:r>
        <w:t xml:space="preserve">The patient </w:t>
      </w:r>
      <w:r w:rsidR="00C67D28">
        <w:t>19</w:t>
      </w:r>
      <w:r w:rsidR="00F92E2C">
        <w:t xml:space="preserve"> </w:t>
      </w:r>
      <w:r>
        <w:t xml:space="preserve">with </w:t>
      </w:r>
      <w:r w:rsidR="00C67D28">
        <w:t>in</w:t>
      </w:r>
      <w:r w:rsidR="00311E8B">
        <w:t>-</w:t>
      </w:r>
      <w:r w:rsidR="00C67D28">
        <w:t>frame intragenic deletion</w:t>
      </w:r>
      <w:r>
        <w:t xml:space="preserve"> had severe delay and never walked o</w:t>
      </w:r>
      <w:r w:rsidR="00184004">
        <w:t>r</w:t>
      </w:r>
      <w:r>
        <w:t xml:space="preserve"> talked</w:t>
      </w:r>
      <w:r w:rsidR="007146F4">
        <w:t>. He was also described as having intractable seizures</w:t>
      </w:r>
      <w:r w:rsidR="00030D9A">
        <w:t xml:space="preserve"> (Table 3)</w:t>
      </w:r>
      <w:r w:rsidR="007146F4">
        <w:t>.</w:t>
      </w:r>
    </w:p>
    <w:p w14:paraId="400B89CD" w14:textId="578A857C" w:rsidR="004970FB" w:rsidRPr="00835D95" w:rsidRDefault="004970FB" w:rsidP="004970FB">
      <w:pPr>
        <w:spacing w:line="480" w:lineRule="auto"/>
        <w:jc w:val="both"/>
        <w:rPr>
          <w:i/>
          <w:iCs/>
        </w:rPr>
      </w:pPr>
      <w:r w:rsidRPr="00835D95">
        <w:rPr>
          <w:i/>
          <w:iCs/>
        </w:rPr>
        <w:t>Behaviour</w:t>
      </w:r>
      <w:r>
        <w:rPr>
          <w:i/>
          <w:iCs/>
        </w:rPr>
        <w:t>al</w:t>
      </w:r>
      <w:r w:rsidR="00964D86">
        <w:rPr>
          <w:i/>
          <w:iCs/>
        </w:rPr>
        <w:t>/psychiatric</w:t>
      </w:r>
      <w:r w:rsidR="003E51F3">
        <w:rPr>
          <w:i/>
          <w:iCs/>
        </w:rPr>
        <w:t xml:space="preserve"> </w:t>
      </w:r>
      <w:r w:rsidRPr="00835D95">
        <w:rPr>
          <w:i/>
          <w:iCs/>
        </w:rPr>
        <w:t>phenotype</w:t>
      </w:r>
    </w:p>
    <w:p w14:paraId="6CF0FE75" w14:textId="41A11DA2" w:rsidR="004970FB" w:rsidRDefault="007146F4" w:rsidP="00C96C5B">
      <w:pPr>
        <w:spacing w:line="480" w:lineRule="auto"/>
        <w:jc w:val="both"/>
      </w:pPr>
      <w:r>
        <w:t xml:space="preserve">Of the </w:t>
      </w:r>
      <w:r w:rsidR="00753015">
        <w:t>8</w:t>
      </w:r>
      <w:r>
        <w:t xml:space="preserve"> individuals with a truncating variant, </w:t>
      </w:r>
      <w:r w:rsidR="00753015">
        <w:t>2</w:t>
      </w:r>
      <w:r>
        <w:t xml:space="preserve"> </w:t>
      </w:r>
      <w:r w:rsidR="00491010">
        <w:t>(</w:t>
      </w:r>
      <w:r w:rsidR="00753015">
        <w:t>25</w:t>
      </w:r>
      <w:r w:rsidR="00491010">
        <w:t xml:space="preserve">%) </w:t>
      </w:r>
      <w:r>
        <w:t>had stereotyp</w:t>
      </w:r>
      <w:r w:rsidR="00AE4D0A">
        <w:t>i</w:t>
      </w:r>
      <w:r>
        <w:t xml:space="preserve">es, </w:t>
      </w:r>
      <w:r w:rsidR="00030D9A">
        <w:t>3</w:t>
      </w:r>
      <w:r>
        <w:t xml:space="preserve"> </w:t>
      </w:r>
      <w:r w:rsidR="00491010">
        <w:t>(</w:t>
      </w:r>
      <w:r w:rsidR="00753015">
        <w:t>37%</w:t>
      </w:r>
      <w:r w:rsidR="00491010">
        <w:t xml:space="preserve">%) </w:t>
      </w:r>
      <w:r>
        <w:t xml:space="preserve">had agression, </w:t>
      </w:r>
      <w:r w:rsidR="00753015">
        <w:t>7</w:t>
      </w:r>
      <w:r w:rsidR="00491010">
        <w:t xml:space="preserve"> (</w:t>
      </w:r>
      <w:r w:rsidR="00753015">
        <w:t>87</w:t>
      </w:r>
      <w:r w:rsidR="00491010">
        <w:t>%)</w:t>
      </w:r>
      <w:r>
        <w:t xml:space="preserve"> had attention deficit and </w:t>
      </w:r>
      <w:r w:rsidR="00753015">
        <w:t>3</w:t>
      </w:r>
      <w:r w:rsidR="00030D9A">
        <w:t xml:space="preserve"> (3</w:t>
      </w:r>
      <w:r w:rsidR="00753015">
        <w:t>7</w:t>
      </w:r>
      <w:r w:rsidR="00030D9A">
        <w:t>%)</w:t>
      </w:r>
      <w:r>
        <w:t xml:space="preserve"> had OCD traits. In addition, 2 of </w:t>
      </w:r>
      <w:r w:rsidR="00753015">
        <w:t>8</w:t>
      </w:r>
      <w:r w:rsidR="00491010">
        <w:t xml:space="preserve"> (</w:t>
      </w:r>
      <w:r w:rsidR="00753015">
        <w:t>25</w:t>
      </w:r>
      <w:r w:rsidR="00491010">
        <w:t>%)</w:t>
      </w:r>
      <w:r>
        <w:t xml:space="preserve"> had autism and one </w:t>
      </w:r>
      <w:r w:rsidR="00491010">
        <w:t>(</w:t>
      </w:r>
      <w:r w:rsidR="00753015">
        <w:t>12</w:t>
      </w:r>
      <w:r w:rsidR="00491010">
        <w:t xml:space="preserve">%) </w:t>
      </w:r>
      <w:r>
        <w:t xml:space="preserve">had hyperactivity. </w:t>
      </w:r>
      <w:r w:rsidR="00D74E09">
        <w:t>One p</w:t>
      </w:r>
      <w:r w:rsidR="00A5061F">
        <w:t>atient (patient 2</w:t>
      </w:r>
      <w:r w:rsidR="00753015">
        <w:t>2</w:t>
      </w:r>
      <w:r w:rsidR="00A5061F">
        <w:t>)</w:t>
      </w:r>
      <w:r w:rsidR="00D74E09">
        <w:t xml:space="preserve"> had a diagnosis of bipolar disorder</w:t>
      </w:r>
      <w:r w:rsidR="00617659">
        <w:t xml:space="preserve"> and another individual </w:t>
      </w:r>
      <w:r w:rsidR="00A5061F">
        <w:t xml:space="preserve">(patient </w:t>
      </w:r>
      <w:r w:rsidR="00753015">
        <w:t>18</w:t>
      </w:r>
      <w:r w:rsidR="00A5061F">
        <w:t xml:space="preserve">) </w:t>
      </w:r>
      <w:r w:rsidR="00617659">
        <w:t>had mood swings and paroxysmal bursts of laughter</w:t>
      </w:r>
      <w:r w:rsidR="001B1ED6">
        <w:t>. Patient 25 presented with self-mutilating behaviours since a very young age</w:t>
      </w:r>
      <w:r w:rsidR="009238D1">
        <w:t>.</w:t>
      </w:r>
      <w:r w:rsidR="00D137BD">
        <w:t xml:space="preserve"> Of note, one patient (patient </w:t>
      </w:r>
      <w:r w:rsidR="00753015">
        <w:t>21</w:t>
      </w:r>
      <w:r w:rsidR="00D137BD">
        <w:t>) had anxiety and sleep paralysis/ REM sleep disorder associated with hallucinations from teenage years requiring sertaline medication</w:t>
      </w:r>
      <w:r w:rsidR="00030D9A">
        <w:t xml:space="preserve"> (Table 3)</w:t>
      </w:r>
      <w:r w:rsidR="00D74E09">
        <w:t>.</w:t>
      </w:r>
    </w:p>
    <w:p w14:paraId="2E768FEF" w14:textId="3D1BFDED" w:rsidR="004970FB" w:rsidRPr="00890800" w:rsidRDefault="004970FB" w:rsidP="004970FB">
      <w:pPr>
        <w:spacing w:line="480" w:lineRule="auto"/>
        <w:jc w:val="both"/>
        <w:rPr>
          <w:i/>
          <w:iCs/>
        </w:rPr>
      </w:pPr>
      <w:r w:rsidRPr="00890800">
        <w:rPr>
          <w:i/>
          <w:iCs/>
        </w:rPr>
        <w:t>Gastrointestinal</w:t>
      </w:r>
      <w:r>
        <w:rPr>
          <w:i/>
          <w:iCs/>
        </w:rPr>
        <w:t>, skeletal, dental and other fe</w:t>
      </w:r>
      <w:r w:rsidR="005A5355">
        <w:rPr>
          <w:i/>
          <w:iCs/>
        </w:rPr>
        <w:t>a</w:t>
      </w:r>
      <w:r>
        <w:rPr>
          <w:i/>
          <w:iCs/>
        </w:rPr>
        <w:t>tures</w:t>
      </w:r>
    </w:p>
    <w:p w14:paraId="6AD0A8E3" w14:textId="3A18986C" w:rsidR="00685831" w:rsidRDefault="00D74E09" w:rsidP="00685831">
      <w:pPr>
        <w:spacing w:line="480" w:lineRule="auto"/>
        <w:jc w:val="both"/>
      </w:pPr>
      <w:r>
        <w:t xml:space="preserve">Infantile feeding problems were present </w:t>
      </w:r>
      <w:r w:rsidR="00184004">
        <w:t xml:space="preserve">in </w:t>
      </w:r>
      <w:r w:rsidR="00C02593">
        <w:t>7</w:t>
      </w:r>
      <w:r>
        <w:t xml:space="preserve"> of the </w:t>
      </w:r>
      <w:r w:rsidR="00C02593">
        <w:t>9</w:t>
      </w:r>
      <w:r w:rsidR="00C815AD">
        <w:t xml:space="preserve"> (7</w:t>
      </w:r>
      <w:r w:rsidR="00C02593">
        <w:t>8</w:t>
      </w:r>
      <w:r w:rsidR="00C815AD">
        <w:t>%)</w:t>
      </w:r>
      <w:r>
        <w:t xml:space="preserve"> cases including the patient with the </w:t>
      </w:r>
      <w:r w:rsidR="003E40A0">
        <w:t xml:space="preserve">intragenic </w:t>
      </w:r>
      <w:r>
        <w:t xml:space="preserve">deletion with only the latter </w:t>
      </w:r>
      <w:r w:rsidR="00C02593">
        <w:t xml:space="preserve">and another patient </w:t>
      </w:r>
      <w:r>
        <w:t xml:space="preserve">requiring tube feeding. Constipation was recorded in 2 of </w:t>
      </w:r>
      <w:r w:rsidR="00C02593">
        <w:t>9</w:t>
      </w:r>
      <w:r>
        <w:t xml:space="preserve"> (</w:t>
      </w:r>
      <w:r w:rsidR="00C815AD">
        <w:t>2</w:t>
      </w:r>
      <w:r w:rsidR="00C02593">
        <w:t>2</w:t>
      </w:r>
      <w:r>
        <w:t xml:space="preserve">%) cases and </w:t>
      </w:r>
      <w:r w:rsidR="00C02593">
        <w:t>5</w:t>
      </w:r>
      <w:r w:rsidR="003F318E">
        <w:t xml:space="preserve"> </w:t>
      </w:r>
      <w:r>
        <w:t xml:space="preserve">out of </w:t>
      </w:r>
      <w:r w:rsidR="00C02593">
        <w:t>9</w:t>
      </w:r>
      <w:r>
        <w:t xml:space="preserve"> (</w:t>
      </w:r>
      <w:r w:rsidR="003F318E">
        <w:t>5</w:t>
      </w:r>
      <w:r w:rsidR="00C02593">
        <w:t>5</w:t>
      </w:r>
      <w:r>
        <w:t>%) cases were described as having growth retardation. Skeletal features did not appear to be common in this group of patients</w:t>
      </w:r>
      <w:r w:rsidR="005A5355">
        <w:t>,</w:t>
      </w:r>
      <w:r>
        <w:t xml:space="preserve"> with short, tapering fingers described in two cases with TV</w:t>
      </w:r>
      <w:r w:rsidR="00D30868">
        <w:t>;</w:t>
      </w:r>
      <w:r>
        <w:t xml:space="preserve"> one of these individuals</w:t>
      </w:r>
      <w:r w:rsidR="003F318E">
        <w:t xml:space="preserve"> (patient 2</w:t>
      </w:r>
      <w:r w:rsidR="00C02593">
        <w:t>0</w:t>
      </w:r>
      <w:r w:rsidR="003F318E">
        <w:t>)</w:t>
      </w:r>
      <w:r>
        <w:t xml:space="preserve"> also had a short fifth toe and short nails.</w:t>
      </w:r>
      <w:r w:rsidR="00D30868">
        <w:t xml:space="preserve"> Dental crowding was </w:t>
      </w:r>
      <w:r w:rsidR="00D30868">
        <w:lastRenderedPageBreak/>
        <w:t>described in one individual</w:t>
      </w:r>
      <w:r w:rsidR="003F318E">
        <w:t xml:space="preserve"> (patient 2</w:t>
      </w:r>
      <w:r w:rsidR="00C02593">
        <w:t>2</w:t>
      </w:r>
      <w:r w:rsidR="003F318E">
        <w:t>)</w:t>
      </w:r>
      <w:r w:rsidR="004326B0">
        <w:t xml:space="preserve"> and delayed dental eruption was </w:t>
      </w:r>
      <w:r w:rsidR="003F318E">
        <w:t xml:space="preserve"> </w:t>
      </w:r>
      <w:r w:rsidR="004326B0">
        <w:t xml:space="preserve">seen </w:t>
      </w:r>
      <w:r w:rsidR="00184004">
        <w:t>i</w:t>
      </w:r>
      <w:r w:rsidR="004326B0">
        <w:t xml:space="preserve">n </w:t>
      </w:r>
      <w:r w:rsidR="00F9223A">
        <w:t>two cases (</w:t>
      </w:r>
      <w:r w:rsidR="003F318E">
        <w:t>patient</w:t>
      </w:r>
      <w:r w:rsidR="00F9223A">
        <w:t>s</w:t>
      </w:r>
      <w:r w:rsidR="003F318E">
        <w:t xml:space="preserve"> </w:t>
      </w:r>
      <w:r w:rsidR="00F9223A">
        <w:t>19 and 22</w:t>
      </w:r>
      <w:r w:rsidR="003F318E">
        <w:t>)</w:t>
      </w:r>
      <w:r w:rsidR="004326B0">
        <w:t xml:space="preserve">. Of note, large incisors were detected in 2 of </w:t>
      </w:r>
      <w:r w:rsidR="00F9223A">
        <w:t>9</w:t>
      </w:r>
      <w:r w:rsidR="004326B0">
        <w:t xml:space="preserve"> cases</w:t>
      </w:r>
      <w:r w:rsidR="003F318E">
        <w:t xml:space="preserve"> (patients 1</w:t>
      </w:r>
      <w:r w:rsidR="00F9223A">
        <w:t>7</w:t>
      </w:r>
      <w:r w:rsidR="003F318E">
        <w:t xml:space="preserve"> and </w:t>
      </w:r>
      <w:r w:rsidR="00F9223A">
        <w:t>19</w:t>
      </w:r>
      <w:r w:rsidR="003F318E">
        <w:t>)</w:t>
      </w:r>
      <w:r w:rsidR="004326B0">
        <w:t xml:space="preserve">; and abnormality of the dental enamel </w:t>
      </w:r>
      <w:r w:rsidR="003F318E">
        <w:t>(patient 1</w:t>
      </w:r>
      <w:r w:rsidR="00FE44FD">
        <w:t>7</w:t>
      </w:r>
      <w:r w:rsidR="003F318E">
        <w:t>)</w:t>
      </w:r>
      <w:r w:rsidR="00E600B7">
        <w:t xml:space="preserve"> </w:t>
      </w:r>
      <w:r w:rsidR="004326B0">
        <w:t xml:space="preserve">and small teeth </w:t>
      </w:r>
      <w:r w:rsidR="003F318E">
        <w:t>(patient 2</w:t>
      </w:r>
      <w:r w:rsidR="00FE44FD">
        <w:t>0</w:t>
      </w:r>
      <w:r w:rsidR="003F318E">
        <w:t xml:space="preserve">) </w:t>
      </w:r>
      <w:r w:rsidR="004326B0">
        <w:t>in single cases.</w:t>
      </w:r>
      <w:r w:rsidR="00685831">
        <w:t xml:space="preserve"> In terms of cardiac features, one pat</w:t>
      </w:r>
      <w:r w:rsidR="005A5355">
        <w:t>i</w:t>
      </w:r>
      <w:r w:rsidR="00685831">
        <w:t xml:space="preserve">ent </w:t>
      </w:r>
      <w:r w:rsidR="003F318E">
        <w:t>(patient 2</w:t>
      </w:r>
      <w:r w:rsidR="00FE44FD">
        <w:t>0</w:t>
      </w:r>
      <w:r w:rsidR="003F318E">
        <w:t xml:space="preserve">) </w:t>
      </w:r>
      <w:r w:rsidR="00685831">
        <w:t xml:space="preserve">with </w:t>
      </w:r>
      <w:r w:rsidR="00DD2EE0">
        <w:t xml:space="preserve">a </w:t>
      </w:r>
      <w:r w:rsidR="00685831">
        <w:t>T</w:t>
      </w:r>
      <w:r w:rsidR="00DD2EE0">
        <w:t>V</w:t>
      </w:r>
      <w:r w:rsidR="00685831">
        <w:t xml:space="preserve"> had atrial septal defect</w:t>
      </w:r>
      <w:r w:rsidR="00FE44FD">
        <w:t>, patient</w:t>
      </w:r>
      <w:r w:rsidR="003D6A1B">
        <w:t xml:space="preserve"> 21 had tetralogy of Fallot</w:t>
      </w:r>
      <w:r w:rsidR="00685831">
        <w:t xml:space="preserve"> and another case had suspected arrhythmia</w:t>
      </w:r>
      <w:r w:rsidR="003F318E">
        <w:t xml:space="preserve"> (patient 24)</w:t>
      </w:r>
      <w:r w:rsidR="00685831">
        <w:t>. One patient</w:t>
      </w:r>
      <w:r w:rsidR="00550D39">
        <w:t xml:space="preserve"> (patient 2</w:t>
      </w:r>
      <w:r w:rsidR="003D6A1B">
        <w:t>0</w:t>
      </w:r>
      <w:r w:rsidR="00550D39">
        <w:t>)</w:t>
      </w:r>
      <w:r w:rsidR="00685831">
        <w:t xml:space="preserve"> had hypothyroidism requiring thyroxine and developed profound anaemia necessitating blood transfusion</w:t>
      </w:r>
      <w:r w:rsidR="00A5061F">
        <w:t xml:space="preserve"> (Table 3)</w:t>
      </w:r>
      <w:r w:rsidR="00685831">
        <w:t>.</w:t>
      </w:r>
    </w:p>
    <w:p w14:paraId="0915FF78" w14:textId="11C23898" w:rsidR="00617659" w:rsidRPr="009D542F" w:rsidRDefault="00617659" w:rsidP="00617659">
      <w:pPr>
        <w:spacing w:line="480" w:lineRule="auto"/>
        <w:jc w:val="both"/>
        <w:rPr>
          <w:i/>
          <w:iCs/>
        </w:rPr>
      </w:pPr>
      <w:r w:rsidRPr="009D542F">
        <w:rPr>
          <w:i/>
          <w:iCs/>
        </w:rPr>
        <w:t>Brain</w:t>
      </w:r>
      <w:r w:rsidR="00AF2335">
        <w:rPr>
          <w:i/>
          <w:iCs/>
        </w:rPr>
        <w:t xml:space="preserve"> abnormalities</w:t>
      </w:r>
    </w:p>
    <w:p w14:paraId="6822C017" w14:textId="7902CF1E" w:rsidR="00DB48E7" w:rsidRPr="00A5061F" w:rsidRDefault="00685831" w:rsidP="00DB48E7">
      <w:pPr>
        <w:spacing w:line="480" w:lineRule="auto"/>
        <w:jc w:val="both"/>
      </w:pPr>
      <w:r>
        <w:t xml:space="preserve">Structural brain malformation were seen in </w:t>
      </w:r>
      <w:r w:rsidR="00374045">
        <w:t>four</w:t>
      </w:r>
      <w:r>
        <w:t xml:space="preserve"> cases</w:t>
      </w:r>
      <w:r w:rsidR="00AA2880">
        <w:t xml:space="preserve"> (patients </w:t>
      </w:r>
      <w:r w:rsidR="003D6A1B">
        <w:t>18, 19, 23</w:t>
      </w:r>
      <w:r w:rsidR="00AA2880">
        <w:t xml:space="preserve"> and 24)</w:t>
      </w:r>
      <w:r w:rsidR="006B5977">
        <w:t xml:space="preserve"> and these included </w:t>
      </w:r>
      <w:r>
        <w:t>ventriculomegaly</w:t>
      </w:r>
      <w:r w:rsidR="00D06C6B">
        <w:t>, lissencephaly</w:t>
      </w:r>
      <w:r w:rsidR="003D6A1B">
        <w:t>,global cerebral atrophy, secondary agenesis of corpus callosum</w:t>
      </w:r>
      <w:r>
        <w:t xml:space="preserve"> and </w:t>
      </w:r>
      <w:r w:rsidR="00DB48E7">
        <w:t xml:space="preserve"> progressive leucoencephalopathy on the MRI brain scan</w:t>
      </w:r>
      <w:r w:rsidR="00191A2A">
        <w:t xml:space="preserve"> </w:t>
      </w:r>
      <w:r w:rsidR="00E07EB5">
        <w:t>(</w:t>
      </w:r>
      <w:r w:rsidR="00A5061F">
        <w:t>Table 3).</w:t>
      </w:r>
    </w:p>
    <w:p w14:paraId="6C6AFBA0" w14:textId="77777777" w:rsidR="004970FB" w:rsidRDefault="004970FB" w:rsidP="004970FB">
      <w:pPr>
        <w:spacing w:line="480" w:lineRule="auto"/>
        <w:jc w:val="both"/>
        <w:rPr>
          <w:i/>
          <w:iCs/>
        </w:rPr>
      </w:pPr>
      <w:r w:rsidRPr="007E79E0">
        <w:rPr>
          <w:i/>
          <w:iCs/>
        </w:rPr>
        <w:t>Facial ch</w:t>
      </w:r>
      <w:r>
        <w:rPr>
          <w:i/>
          <w:iCs/>
        </w:rPr>
        <w:t>a</w:t>
      </w:r>
      <w:r w:rsidRPr="007E79E0">
        <w:rPr>
          <w:i/>
          <w:iCs/>
        </w:rPr>
        <w:t>racteristics</w:t>
      </w:r>
    </w:p>
    <w:p w14:paraId="3D064C09" w14:textId="0C902C56" w:rsidR="007861D8" w:rsidRDefault="00685831" w:rsidP="002B7D22">
      <w:pPr>
        <w:spacing w:line="480" w:lineRule="auto"/>
        <w:jc w:val="both"/>
        <w:rPr>
          <w:b/>
        </w:rPr>
      </w:pPr>
      <w:r>
        <w:rPr>
          <w:bCs/>
        </w:rPr>
        <w:t xml:space="preserve">Photographs were provided </w:t>
      </w:r>
      <w:r w:rsidR="00F8354E">
        <w:rPr>
          <w:bCs/>
        </w:rPr>
        <w:t xml:space="preserve">for </w:t>
      </w:r>
      <w:r w:rsidR="00454413">
        <w:rPr>
          <w:bCs/>
        </w:rPr>
        <w:t>6</w:t>
      </w:r>
      <w:r w:rsidR="00F8354E">
        <w:rPr>
          <w:bCs/>
        </w:rPr>
        <w:t xml:space="preserve"> of the </w:t>
      </w:r>
      <w:r w:rsidR="00454413">
        <w:rPr>
          <w:bCs/>
        </w:rPr>
        <w:t>9</w:t>
      </w:r>
      <w:r w:rsidR="00F8354E">
        <w:rPr>
          <w:bCs/>
        </w:rPr>
        <w:t xml:space="preserve"> cases</w:t>
      </w:r>
      <w:r w:rsidR="00DD2EE0">
        <w:rPr>
          <w:bCs/>
        </w:rPr>
        <w:t xml:space="preserve"> </w:t>
      </w:r>
      <w:r w:rsidR="00F8354E">
        <w:rPr>
          <w:bCs/>
        </w:rPr>
        <w:t>and clin</w:t>
      </w:r>
      <w:r w:rsidR="005A5355">
        <w:rPr>
          <w:bCs/>
        </w:rPr>
        <w:t>i</w:t>
      </w:r>
      <w:r w:rsidR="00F8354E">
        <w:rPr>
          <w:bCs/>
        </w:rPr>
        <w:t>cal fe</w:t>
      </w:r>
      <w:r w:rsidR="005A5355">
        <w:rPr>
          <w:bCs/>
        </w:rPr>
        <w:t>a</w:t>
      </w:r>
      <w:r w:rsidR="00F8354E">
        <w:rPr>
          <w:bCs/>
        </w:rPr>
        <w:t>tures appeared to resemble those seen in indiv</w:t>
      </w:r>
      <w:r w:rsidR="00DD2EE0">
        <w:rPr>
          <w:bCs/>
        </w:rPr>
        <w:t>i</w:t>
      </w:r>
      <w:r w:rsidR="00F8354E">
        <w:rPr>
          <w:bCs/>
        </w:rPr>
        <w:t>duals with misse</w:t>
      </w:r>
      <w:r w:rsidR="00DD2EE0">
        <w:rPr>
          <w:bCs/>
        </w:rPr>
        <w:t>n</w:t>
      </w:r>
      <w:r w:rsidR="00F8354E">
        <w:rPr>
          <w:bCs/>
        </w:rPr>
        <w:t>se variants in the GEFD1/2 domain. These inc</w:t>
      </w:r>
      <w:r w:rsidR="005A5355">
        <w:rPr>
          <w:bCs/>
        </w:rPr>
        <w:t>l</w:t>
      </w:r>
      <w:r w:rsidR="00F8354E">
        <w:rPr>
          <w:bCs/>
        </w:rPr>
        <w:t>uded microcephaly, upslanting palpebral fissures, long, tubular nose with a bulbous nasal tip and thin upper lip</w:t>
      </w:r>
      <w:r w:rsidR="00E07EB5">
        <w:rPr>
          <w:bCs/>
        </w:rPr>
        <w:t xml:space="preserve"> (Figure </w:t>
      </w:r>
      <w:r w:rsidR="008962DA">
        <w:rPr>
          <w:bCs/>
        </w:rPr>
        <w:t>4</w:t>
      </w:r>
      <w:r w:rsidR="00E07EB5">
        <w:rPr>
          <w:bCs/>
        </w:rPr>
        <w:t>)</w:t>
      </w:r>
      <w:r w:rsidR="00F8354E">
        <w:rPr>
          <w:bCs/>
        </w:rPr>
        <w:t>.</w:t>
      </w:r>
      <w:r w:rsidR="007861D8">
        <w:rPr>
          <w:b/>
        </w:rPr>
        <w:br w:type="page"/>
      </w:r>
    </w:p>
    <w:p w14:paraId="62B3E914" w14:textId="17EEBE46" w:rsidR="008C33AE" w:rsidRDefault="008C33AE">
      <w:pPr>
        <w:spacing w:line="480" w:lineRule="auto"/>
        <w:jc w:val="both"/>
        <w:rPr>
          <w:b/>
        </w:rPr>
      </w:pPr>
      <w:r>
        <w:rPr>
          <w:b/>
        </w:rPr>
        <w:lastRenderedPageBreak/>
        <w:t>Discussion</w:t>
      </w:r>
    </w:p>
    <w:p w14:paraId="1150738D" w14:textId="56233FAC" w:rsidR="007861D8" w:rsidRDefault="009F4C78">
      <w:pPr>
        <w:pStyle w:val="BodyText2"/>
        <w:rPr>
          <w:bCs/>
        </w:rPr>
      </w:pPr>
      <w:r>
        <w:rPr>
          <w:bCs/>
        </w:rPr>
        <w:t xml:space="preserve">The </w:t>
      </w:r>
      <w:r w:rsidRPr="00B873CC">
        <w:rPr>
          <w:bCs/>
          <w:i/>
          <w:iCs/>
        </w:rPr>
        <w:t>TRIO</w:t>
      </w:r>
      <w:r>
        <w:rPr>
          <w:bCs/>
        </w:rPr>
        <w:t xml:space="preserve"> gene encodes a protein that exchanges GDP to GTP </w:t>
      </w:r>
      <w:r w:rsidR="00F973D6">
        <w:rPr>
          <w:bCs/>
        </w:rPr>
        <w:t xml:space="preserve">on Rho GTPases </w:t>
      </w:r>
      <w:r>
        <w:rPr>
          <w:bCs/>
        </w:rPr>
        <w:t>and has a role in the remodeling of the cytoskeleton</w:t>
      </w:r>
      <w:r w:rsidR="00BC2A48">
        <w:rPr>
          <w:bCs/>
        </w:rPr>
        <w:t>, hence impacting on cell migration and growth</w:t>
      </w:r>
      <w:r w:rsidR="00C105E4">
        <w:rPr>
          <w:bCs/>
        </w:rPr>
        <w:t xml:space="preserve"> </w:t>
      </w:r>
      <w:r w:rsidR="00C105E4">
        <w:rPr>
          <w:bCs/>
        </w:rPr>
        <w:fldChar w:fldCharType="begin">
          <w:fldData xml:space="preserve">PEVuZE5vdGU+PENpdGU+PEF1dGhvcj5TY2htaWR0PC9BdXRob3I+PFllYXI+MjAxNDwvWWVhcj48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=
</w:fldData>
        </w:fldChar>
      </w:r>
      <w:r w:rsidR="00C105E4">
        <w:rPr>
          <w:bCs/>
        </w:rPr>
        <w:instrText xml:space="preserve"> ADDIN EN.CITE </w:instrText>
      </w:r>
      <w:r w:rsidR="00C105E4">
        <w:rPr>
          <w:bCs/>
        </w:rPr>
        <w:fldChar w:fldCharType="begin">
          <w:fldData xml:space="preserve">PEVuZE5vdGU+PENpdGU+PEF1dGhvcj5TY2htaWR0PC9BdXRob3I+PFllYXI+MjAxNDwvWWVhcj48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=
</w:fldData>
        </w:fldChar>
      </w:r>
      <w:r w:rsidR="00C105E4">
        <w:rPr>
          <w:bCs/>
        </w:rPr>
        <w:instrText xml:space="preserve"> ADDIN EN.CITE.DATA </w:instrText>
      </w:r>
      <w:r w:rsidR="00C105E4">
        <w:rPr>
          <w:bCs/>
        </w:rPr>
      </w:r>
      <w:r w:rsidR="00C105E4">
        <w:rPr>
          <w:bCs/>
        </w:rPr>
        <w:fldChar w:fldCharType="end"/>
      </w:r>
      <w:r w:rsidR="00C105E4">
        <w:rPr>
          <w:bCs/>
        </w:rPr>
      </w:r>
      <w:r w:rsidR="00C105E4">
        <w:rPr>
          <w:bCs/>
        </w:rPr>
        <w:fldChar w:fldCharType="separate"/>
      </w:r>
      <w:r w:rsidR="00C105E4">
        <w:rPr>
          <w:bCs/>
        </w:rPr>
        <w:t>(Schmidt &amp; Debant, 2014)</w:t>
      </w:r>
      <w:r w:rsidR="00C105E4">
        <w:rPr>
          <w:bCs/>
        </w:rPr>
        <w:fldChar w:fldCharType="end"/>
      </w:r>
      <w:r w:rsidR="00BC2A48">
        <w:rPr>
          <w:bCs/>
        </w:rPr>
        <w:t xml:space="preserve">. </w:t>
      </w:r>
    </w:p>
    <w:p w14:paraId="10FFB4E6" w14:textId="3B30A35C" w:rsidR="00123ED3" w:rsidRDefault="00123ED3">
      <w:pPr>
        <w:pStyle w:val="BodyText2"/>
        <w:rPr>
          <w:bCs/>
        </w:rPr>
      </w:pPr>
      <w:r>
        <w:rPr>
          <w:bCs/>
        </w:rPr>
        <w:t xml:space="preserve">Pathogenic variants in the </w:t>
      </w:r>
      <w:r w:rsidRPr="00B873CC">
        <w:rPr>
          <w:bCs/>
          <w:i/>
          <w:iCs/>
        </w:rPr>
        <w:t>TRIO</w:t>
      </w:r>
      <w:r>
        <w:rPr>
          <w:bCs/>
        </w:rPr>
        <w:t xml:space="preserve"> gene </w:t>
      </w:r>
      <w:r w:rsidR="00DD2EE0">
        <w:rPr>
          <w:bCs/>
        </w:rPr>
        <w:t xml:space="preserve">have </w:t>
      </w:r>
      <w:r>
        <w:rPr>
          <w:bCs/>
        </w:rPr>
        <w:t xml:space="preserve">been linked to neurodevelopmental problems including developmental delay, learning difficulties, behaviour issues such as ADHD and autism. </w:t>
      </w:r>
      <w:r w:rsidR="00D36FC0">
        <w:rPr>
          <w:bCs/>
        </w:rPr>
        <w:t xml:space="preserve">Ba et al </w:t>
      </w:r>
      <w:r w:rsidR="00C105E4">
        <w:rPr>
          <w:bCs/>
        </w:rPr>
        <w:fldChar w:fldCharType="begin">
          <w:fldData xml:space="preserve">PEVuZE5vdGU+PENpdGU+PEF1dGhvcj5CYTwvQXV0aG9yPjxZZWFyPjIwMTY8L1llYXI+PFJlY051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</w:fldData>
        </w:fldChar>
      </w:r>
      <w:r w:rsidR="00C105E4">
        <w:rPr>
          <w:bCs/>
        </w:rPr>
        <w:instrText xml:space="preserve"> ADDIN EN.CITE </w:instrText>
      </w:r>
      <w:r w:rsidR="00C105E4">
        <w:rPr>
          <w:bCs/>
        </w:rPr>
        <w:fldChar w:fldCharType="begin">
          <w:fldData xml:space="preserve">PEVuZE5vdGU+PENpdGU+PEF1dGhvcj5CYTwvQXV0aG9yPjxZZWFyPjIwMTY8L1llYXI+PFJlY051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</w:fldData>
        </w:fldChar>
      </w:r>
      <w:r w:rsidR="00C105E4">
        <w:rPr>
          <w:bCs/>
        </w:rPr>
        <w:instrText xml:space="preserve"> ADDIN EN.CITE.DATA </w:instrText>
      </w:r>
      <w:r w:rsidR="00C105E4">
        <w:rPr>
          <w:bCs/>
        </w:rPr>
      </w:r>
      <w:r w:rsidR="00C105E4">
        <w:rPr>
          <w:bCs/>
        </w:rPr>
        <w:fldChar w:fldCharType="end"/>
      </w:r>
      <w:r w:rsidR="00C105E4">
        <w:rPr>
          <w:bCs/>
        </w:rPr>
      </w:r>
      <w:r w:rsidR="00C105E4">
        <w:rPr>
          <w:bCs/>
        </w:rPr>
        <w:fldChar w:fldCharType="separate"/>
      </w:r>
      <w:r w:rsidR="00C105E4">
        <w:rPr>
          <w:bCs/>
        </w:rPr>
        <w:t>(Ba et al., 2016)</w:t>
      </w:r>
      <w:r w:rsidR="00C105E4">
        <w:rPr>
          <w:bCs/>
        </w:rPr>
        <w:fldChar w:fldCharType="end"/>
      </w:r>
      <w:r w:rsidR="00C105E4">
        <w:rPr>
          <w:bCs/>
        </w:rPr>
        <w:t xml:space="preserve"> </w:t>
      </w:r>
      <w:r w:rsidR="00D36FC0">
        <w:rPr>
          <w:bCs/>
        </w:rPr>
        <w:t xml:space="preserve">described 4 individuals, 1 with an intragenic </w:t>
      </w:r>
      <w:r w:rsidR="00D36FC0" w:rsidRPr="00D36FC0">
        <w:rPr>
          <w:bCs/>
          <w:i/>
          <w:iCs/>
        </w:rPr>
        <w:t>de novo</w:t>
      </w:r>
      <w:r w:rsidR="00D36FC0">
        <w:rPr>
          <w:bCs/>
        </w:rPr>
        <w:t xml:space="preserve"> deletion of </w:t>
      </w:r>
      <w:r w:rsidR="00D36FC0" w:rsidRPr="00B873CC">
        <w:rPr>
          <w:bCs/>
          <w:i/>
          <w:iCs/>
        </w:rPr>
        <w:t>TRIO</w:t>
      </w:r>
      <w:r w:rsidR="00D36FC0">
        <w:rPr>
          <w:bCs/>
        </w:rPr>
        <w:t xml:space="preserve">, and 3 </w:t>
      </w:r>
      <w:r w:rsidR="0010600C">
        <w:rPr>
          <w:bCs/>
        </w:rPr>
        <w:t xml:space="preserve">with </w:t>
      </w:r>
      <w:r w:rsidR="00D36FC0">
        <w:rPr>
          <w:bCs/>
        </w:rPr>
        <w:t>truncation variants. All cases were described to have mild intellectual disability along with behaviour problems</w:t>
      </w:r>
      <w:r w:rsidR="0010600C">
        <w:rPr>
          <w:bCs/>
        </w:rPr>
        <w:t>,</w:t>
      </w:r>
      <w:r w:rsidR="00D36FC0">
        <w:rPr>
          <w:bCs/>
        </w:rPr>
        <w:t xml:space="preserve"> comprising aggressive behaviour, hyperactivity and </w:t>
      </w:r>
      <w:r w:rsidR="0010600C">
        <w:rPr>
          <w:bCs/>
        </w:rPr>
        <w:t xml:space="preserve">autistic </w:t>
      </w:r>
      <w:r w:rsidR="00D36FC0">
        <w:rPr>
          <w:bCs/>
        </w:rPr>
        <w:t>features.</w:t>
      </w:r>
      <w:r w:rsidR="0056752B">
        <w:rPr>
          <w:bCs/>
        </w:rPr>
        <w:t xml:space="preserve"> In 2016, Pengelly et al</w:t>
      </w:r>
      <w:r w:rsidR="00C105E4">
        <w:rPr>
          <w:bCs/>
        </w:rPr>
        <w:t xml:space="preserve"> </w:t>
      </w:r>
      <w:r w:rsidR="00C105E4">
        <w:rPr>
          <w:bCs/>
        </w:rPr>
        <w:fldChar w:fldCharType="begin">
          <w:fldData xml:space="preserve">PEVuZE5vdGU+PENpdGU+PEF1dGhvcj5QZW5nZWxseTwvQXV0aG9yPjxZZWFyPjIwMTY8L1llYXI+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</w:fldData>
        </w:fldChar>
      </w:r>
      <w:r w:rsidR="00C105E4">
        <w:rPr>
          <w:bCs/>
        </w:rPr>
        <w:instrText xml:space="preserve"> ADDIN EN.CITE </w:instrText>
      </w:r>
      <w:r w:rsidR="00C105E4">
        <w:rPr>
          <w:bCs/>
        </w:rPr>
        <w:fldChar w:fldCharType="begin">
          <w:fldData xml:space="preserve">PEVuZE5vdGU+PENpdGU+PEF1dGhvcj5QZW5nZWxseTwvQXV0aG9yPjxZZWFyPjIwMTY8L1llYXI+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</w:fldData>
        </w:fldChar>
      </w:r>
      <w:r w:rsidR="00C105E4">
        <w:rPr>
          <w:bCs/>
        </w:rPr>
        <w:instrText xml:space="preserve"> ADDIN EN.CITE.DATA </w:instrText>
      </w:r>
      <w:r w:rsidR="00C105E4">
        <w:rPr>
          <w:bCs/>
        </w:rPr>
      </w:r>
      <w:r w:rsidR="00C105E4">
        <w:rPr>
          <w:bCs/>
        </w:rPr>
        <w:fldChar w:fldCharType="end"/>
      </w:r>
      <w:r w:rsidR="00C105E4">
        <w:rPr>
          <w:bCs/>
        </w:rPr>
      </w:r>
      <w:r w:rsidR="00C105E4">
        <w:rPr>
          <w:bCs/>
        </w:rPr>
        <w:fldChar w:fldCharType="separate"/>
      </w:r>
      <w:r w:rsidR="00C105E4">
        <w:rPr>
          <w:bCs/>
        </w:rPr>
        <w:t>(Pengelly et al., 2016)</w:t>
      </w:r>
      <w:r w:rsidR="00C105E4">
        <w:rPr>
          <w:bCs/>
        </w:rPr>
        <w:fldChar w:fldCharType="end"/>
      </w:r>
      <w:r w:rsidR="0056752B">
        <w:rPr>
          <w:bCs/>
        </w:rPr>
        <w:t xml:space="preserve"> reported three members (proband, father and paternal uncle) of the same family with the same frameshift variant exhibit</w:t>
      </w:r>
      <w:r w:rsidR="0010600C">
        <w:rPr>
          <w:bCs/>
        </w:rPr>
        <w:t>i</w:t>
      </w:r>
      <w:r w:rsidR="0056752B">
        <w:rPr>
          <w:bCs/>
        </w:rPr>
        <w:t>ng similar facial features, mild learning dif</w:t>
      </w:r>
      <w:r w:rsidR="0010600C">
        <w:rPr>
          <w:bCs/>
        </w:rPr>
        <w:t>f</w:t>
      </w:r>
      <w:r w:rsidR="0056752B">
        <w:rPr>
          <w:bCs/>
        </w:rPr>
        <w:t>iculties, microcephaly</w:t>
      </w:r>
      <w:r w:rsidR="00833E3B">
        <w:rPr>
          <w:bCs/>
        </w:rPr>
        <w:t>,</w:t>
      </w:r>
      <w:r w:rsidR="0056752B">
        <w:rPr>
          <w:bCs/>
        </w:rPr>
        <w:t xml:space="preserve"> skeletal and dental features</w:t>
      </w:r>
      <w:r w:rsidR="0010600C">
        <w:rPr>
          <w:bCs/>
        </w:rPr>
        <w:t>,</w:t>
      </w:r>
      <w:r w:rsidR="000775DD">
        <w:rPr>
          <w:bCs/>
        </w:rPr>
        <w:t xml:space="preserve"> </w:t>
      </w:r>
      <w:r w:rsidR="0094229C">
        <w:rPr>
          <w:bCs/>
        </w:rPr>
        <w:t>as well as an</w:t>
      </w:r>
      <w:r w:rsidR="000775DD">
        <w:rPr>
          <w:bCs/>
        </w:rPr>
        <w:t xml:space="preserve"> additional three cases with missense variants (one in the Spectrin and two in the GEFD1 domains)</w:t>
      </w:r>
      <w:r w:rsidR="00914F95">
        <w:rPr>
          <w:bCs/>
        </w:rPr>
        <w:t xml:space="preserve">. </w:t>
      </w:r>
      <w:r w:rsidR="000775DD">
        <w:rPr>
          <w:bCs/>
        </w:rPr>
        <w:t>T</w:t>
      </w:r>
      <w:r w:rsidR="00914F95">
        <w:rPr>
          <w:bCs/>
        </w:rPr>
        <w:t>h</w:t>
      </w:r>
      <w:r w:rsidR="000775DD">
        <w:rPr>
          <w:bCs/>
        </w:rPr>
        <w:t>e two cases with missense</w:t>
      </w:r>
      <w:r w:rsidR="00914F95">
        <w:rPr>
          <w:bCs/>
        </w:rPr>
        <w:t xml:space="preserve"> variants</w:t>
      </w:r>
      <w:r w:rsidR="000775DD">
        <w:rPr>
          <w:bCs/>
        </w:rPr>
        <w:t xml:space="preserve"> in the GEFD1 domain had microcephaly and the third pati</w:t>
      </w:r>
      <w:r w:rsidR="001E103B">
        <w:rPr>
          <w:bCs/>
        </w:rPr>
        <w:t>e</w:t>
      </w:r>
      <w:r w:rsidR="000775DD">
        <w:rPr>
          <w:bCs/>
        </w:rPr>
        <w:t>nt with the spectrin variant had macrocephaly.</w:t>
      </w:r>
      <w:r w:rsidR="009F6C6E">
        <w:rPr>
          <w:bCs/>
        </w:rPr>
        <w:t xml:space="preserve"> More recently, Barbosa et al </w:t>
      </w:r>
      <w:r w:rsidR="00C105E4">
        <w:rPr>
          <w:bCs/>
        </w:rPr>
        <w:fldChar w:fldCharType="begin">
          <w:fldData xml:space="preserve">PEVuZE5vdGU+PENpdGU+PEF1dGhvcj5CYXJib3NhPC9BdXRob3I+PFllYXI+MjAyMDwvWWVhcj48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</w:fldData>
        </w:fldChar>
      </w:r>
      <w:r w:rsidR="00C105E4">
        <w:rPr>
          <w:bCs/>
        </w:rPr>
        <w:instrText xml:space="preserve"> ADDIN EN.CITE </w:instrText>
      </w:r>
      <w:r w:rsidR="00C105E4">
        <w:rPr>
          <w:bCs/>
        </w:rPr>
        <w:fldChar w:fldCharType="begin">
          <w:fldData xml:space="preserve">PEVuZE5vdGU+PENpdGU+PEF1dGhvcj5CYXJib3NhPC9BdXRob3I+PFllYXI+MjAyMDwvWWVhcj48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</w:fldData>
        </w:fldChar>
      </w:r>
      <w:r w:rsidR="00C105E4">
        <w:rPr>
          <w:bCs/>
        </w:rPr>
        <w:instrText xml:space="preserve"> ADDIN EN.CITE.DATA </w:instrText>
      </w:r>
      <w:r w:rsidR="00C105E4">
        <w:rPr>
          <w:bCs/>
        </w:rPr>
      </w:r>
      <w:r w:rsidR="00C105E4">
        <w:rPr>
          <w:bCs/>
        </w:rPr>
        <w:fldChar w:fldCharType="end"/>
      </w:r>
      <w:r w:rsidR="00C105E4">
        <w:rPr>
          <w:bCs/>
        </w:rPr>
      </w:r>
      <w:r w:rsidR="00C105E4">
        <w:rPr>
          <w:bCs/>
        </w:rPr>
        <w:fldChar w:fldCharType="separate"/>
      </w:r>
      <w:r w:rsidR="00C105E4">
        <w:rPr>
          <w:bCs/>
        </w:rPr>
        <w:t>(Barbosa et al., 2020)</w:t>
      </w:r>
      <w:r w:rsidR="00C105E4">
        <w:rPr>
          <w:bCs/>
        </w:rPr>
        <w:fldChar w:fldCharType="end"/>
      </w:r>
      <w:r w:rsidR="009F6C6E">
        <w:rPr>
          <w:bCs/>
        </w:rPr>
        <w:t xml:space="preserve"> reported a cohort of 24 individuals</w:t>
      </w:r>
      <w:r w:rsidR="00037607">
        <w:rPr>
          <w:bCs/>
        </w:rPr>
        <w:t xml:space="preserve"> (which included cases reported by Pengelly et al.)</w:t>
      </w:r>
      <w:r w:rsidR="009F6C6E">
        <w:rPr>
          <w:bCs/>
        </w:rPr>
        <w:t xml:space="preserve"> with pathogenic nonsense and missense variants</w:t>
      </w:r>
      <w:r w:rsidR="00DB40E5">
        <w:rPr>
          <w:bCs/>
        </w:rPr>
        <w:t xml:space="preserve"> and reported a distinct phenotype and genotype effect between sequence </w:t>
      </w:r>
      <w:r w:rsidR="008F1852">
        <w:rPr>
          <w:bCs/>
        </w:rPr>
        <w:t xml:space="preserve">changes </w:t>
      </w:r>
      <w:r w:rsidR="00DB40E5">
        <w:rPr>
          <w:bCs/>
        </w:rPr>
        <w:t>in different domains</w:t>
      </w:r>
      <w:r w:rsidR="009F6C6E">
        <w:rPr>
          <w:bCs/>
        </w:rPr>
        <w:t xml:space="preserve">. All individuals presented in that </w:t>
      </w:r>
      <w:r w:rsidR="008F1852">
        <w:rPr>
          <w:bCs/>
        </w:rPr>
        <w:t xml:space="preserve">study </w:t>
      </w:r>
      <w:r w:rsidR="009F6C6E">
        <w:rPr>
          <w:bCs/>
        </w:rPr>
        <w:t>had a degree of neurodevelopmental delay and behavioural issues</w:t>
      </w:r>
      <w:r w:rsidR="008F1852">
        <w:rPr>
          <w:bCs/>
        </w:rPr>
        <w:t>,</w:t>
      </w:r>
      <w:r w:rsidR="009F6C6E">
        <w:rPr>
          <w:bCs/>
        </w:rPr>
        <w:t xml:space="preserve"> but those with missense variants in the spectrin dom</w:t>
      </w:r>
      <w:r w:rsidR="00833E3B">
        <w:rPr>
          <w:bCs/>
        </w:rPr>
        <w:t>ai</w:t>
      </w:r>
      <w:r w:rsidR="009F6C6E">
        <w:rPr>
          <w:bCs/>
        </w:rPr>
        <w:t>n were found to h</w:t>
      </w:r>
      <w:r w:rsidR="008F1852">
        <w:rPr>
          <w:bCs/>
        </w:rPr>
        <w:t>a</w:t>
      </w:r>
      <w:r w:rsidR="009F6C6E">
        <w:rPr>
          <w:bCs/>
        </w:rPr>
        <w:t>ve severe intellectual disability and macrocephaly</w:t>
      </w:r>
      <w:r w:rsidR="008F1852">
        <w:rPr>
          <w:bCs/>
        </w:rPr>
        <w:t>,</w:t>
      </w:r>
      <w:r w:rsidR="009F6C6E">
        <w:rPr>
          <w:bCs/>
        </w:rPr>
        <w:t xml:space="preserve"> while those with missense variants in the GEFD1 doma</w:t>
      </w:r>
      <w:r w:rsidR="00DB40E5">
        <w:rPr>
          <w:bCs/>
        </w:rPr>
        <w:t>i</w:t>
      </w:r>
      <w:r w:rsidR="009F6C6E">
        <w:rPr>
          <w:bCs/>
        </w:rPr>
        <w:t>n had a milder ph</w:t>
      </w:r>
      <w:r w:rsidR="00833E3B">
        <w:rPr>
          <w:bCs/>
        </w:rPr>
        <w:t>e</w:t>
      </w:r>
      <w:r w:rsidR="009F6C6E">
        <w:rPr>
          <w:bCs/>
        </w:rPr>
        <w:t>notype with mic</w:t>
      </w:r>
      <w:r w:rsidR="008F1852">
        <w:rPr>
          <w:bCs/>
        </w:rPr>
        <w:t>r</w:t>
      </w:r>
      <w:r w:rsidR="009F6C6E">
        <w:rPr>
          <w:bCs/>
        </w:rPr>
        <w:t>ocephaly. Truncating variants were scattered across the gene and were associated with variable degree of neurodevel</w:t>
      </w:r>
      <w:r w:rsidR="008F1852">
        <w:rPr>
          <w:bCs/>
        </w:rPr>
        <w:t>o</w:t>
      </w:r>
      <w:r w:rsidR="009F6C6E">
        <w:rPr>
          <w:bCs/>
        </w:rPr>
        <w:t>pmental problems.</w:t>
      </w:r>
      <w:r w:rsidR="001E65CF">
        <w:rPr>
          <w:bCs/>
        </w:rPr>
        <w:t xml:space="preserve"> </w:t>
      </w:r>
      <w:r w:rsidR="00AE5AB3">
        <w:rPr>
          <w:bCs/>
        </w:rPr>
        <w:t xml:space="preserve">Kloth et al </w:t>
      </w:r>
      <w:r w:rsidR="00357FB2">
        <w:rPr>
          <w:bCs/>
        </w:rPr>
        <w:fldChar w:fldCharType="begin">
          <w:fldData xml:space="preserve">PEVuZE5vdGU+PENpdGU+PEF1dGhvcj5LbG90aDwvQXV0aG9yPjxZZWFyPjIwMjE8L1llYXI+PFJl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</w:fldData>
        </w:fldChar>
      </w:r>
      <w:r w:rsidR="00357FB2">
        <w:rPr>
          <w:bCs/>
        </w:rPr>
        <w:instrText xml:space="preserve"> ADDIN EN.CITE </w:instrText>
      </w:r>
      <w:r w:rsidR="00357FB2">
        <w:rPr>
          <w:bCs/>
        </w:rPr>
        <w:fldChar w:fldCharType="begin">
          <w:fldData xml:space="preserve">PEVuZE5vdGU+PENpdGU+PEF1dGhvcj5LbG90aDwvQXV0aG9yPjxZZWFyPjIwMjE8L1llYXI+PFJl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</w:fldData>
        </w:fldChar>
      </w:r>
      <w:r w:rsidR="00357FB2">
        <w:rPr>
          <w:bCs/>
        </w:rPr>
        <w:instrText xml:space="preserve"> ADDIN EN.CITE.DATA </w:instrText>
      </w:r>
      <w:r w:rsidR="00357FB2">
        <w:rPr>
          <w:bCs/>
        </w:rPr>
      </w:r>
      <w:r w:rsidR="00357FB2">
        <w:rPr>
          <w:bCs/>
        </w:rPr>
        <w:fldChar w:fldCharType="end"/>
      </w:r>
      <w:r w:rsidR="00357FB2">
        <w:rPr>
          <w:bCs/>
        </w:rPr>
      </w:r>
      <w:r w:rsidR="00357FB2">
        <w:rPr>
          <w:bCs/>
        </w:rPr>
        <w:fldChar w:fldCharType="separate"/>
      </w:r>
      <w:r w:rsidR="00357FB2">
        <w:rPr>
          <w:bCs/>
        </w:rPr>
        <w:t>(Kloth et al., 2021)</w:t>
      </w:r>
      <w:r w:rsidR="00357FB2">
        <w:rPr>
          <w:bCs/>
        </w:rPr>
        <w:fldChar w:fldCharType="end"/>
      </w:r>
      <w:r w:rsidR="00AE5AB3">
        <w:rPr>
          <w:bCs/>
        </w:rPr>
        <w:t xml:space="preserve"> also reported two cases with variants in the spectrin domain demonstrating </w:t>
      </w:r>
      <w:r w:rsidR="00AE5AB3">
        <w:rPr>
          <w:bCs/>
        </w:rPr>
        <w:lastRenderedPageBreak/>
        <w:t>macrocephaly</w:t>
      </w:r>
      <w:r w:rsidR="00513B4D">
        <w:rPr>
          <w:bCs/>
        </w:rPr>
        <w:t>, characteristic facial features</w:t>
      </w:r>
      <w:r w:rsidR="00AE5AB3">
        <w:rPr>
          <w:bCs/>
        </w:rPr>
        <w:t xml:space="preserve"> and moderate to severe developmental delay</w:t>
      </w:r>
      <w:r w:rsidR="008D699D">
        <w:rPr>
          <w:bCs/>
        </w:rPr>
        <w:t>.</w:t>
      </w:r>
      <w:r w:rsidR="00513B4D">
        <w:rPr>
          <w:bCs/>
        </w:rPr>
        <w:t xml:space="preserve"> One of the cases had stereoptyp</w:t>
      </w:r>
      <w:r w:rsidR="00AE4D0A">
        <w:rPr>
          <w:bCs/>
        </w:rPr>
        <w:t>i</w:t>
      </w:r>
      <w:r w:rsidR="00513B4D">
        <w:rPr>
          <w:bCs/>
        </w:rPr>
        <w:t xml:space="preserve">es and seizures and both cases presented with growth problems. </w:t>
      </w:r>
      <w:r w:rsidR="008D699D">
        <w:rPr>
          <w:bCs/>
        </w:rPr>
        <w:t>Skeletal abnormalit</w:t>
      </w:r>
      <w:r w:rsidR="00E507DF">
        <w:rPr>
          <w:bCs/>
        </w:rPr>
        <w:t>ies</w:t>
      </w:r>
      <w:r w:rsidR="008D699D">
        <w:rPr>
          <w:bCs/>
        </w:rPr>
        <w:t xml:space="preserve"> and structural</w:t>
      </w:r>
      <w:r w:rsidR="00E507DF">
        <w:rPr>
          <w:bCs/>
        </w:rPr>
        <w:t xml:space="preserve"> brain</w:t>
      </w:r>
      <w:r w:rsidR="008D699D">
        <w:rPr>
          <w:bCs/>
        </w:rPr>
        <w:t xml:space="preserve"> malformation</w:t>
      </w:r>
      <w:r w:rsidR="00E507DF">
        <w:rPr>
          <w:bCs/>
        </w:rPr>
        <w:t>s</w:t>
      </w:r>
      <w:r w:rsidR="008D699D">
        <w:rPr>
          <w:bCs/>
        </w:rPr>
        <w:t xml:space="preserve"> were observed in one of the cases.</w:t>
      </w:r>
      <w:r w:rsidR="00E276CD">
        <w:rPr>
          <w:bCs/>
        </w:rPr>
        <w:t xml:space="preserve"> In addition, Schultz-Rogers et al</w:t>
      </w:r>
      <w:r w:rsidR="00B47CAC">
        <w:rPr>
          <w:bCs/>
        </w:rPr>
        <w:fldChar w:fldCharType="begin">
          <w:fldData xml:space="preserve">PEVuZE5vdGU+PENpdGU+PEF1dGhvcj5TY2h1bHR6LVJvZ2VyczwvQXV0aG9yPjxZZWFyPjIwMjA8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</w:fldData>
        </w:fldChar>
      </w:r>
      <w:r w:rsidR="00B47CAC">
        <w:rPr>
          <w:bCs/>
        </w:rPr>
        <w:instrText xml:space="preserve"> ADDIN EN.CITE </w:instrText>
      </w:r>
      <w:r w:rsidR="00B47CAC">
        <w:rPr>
          <w:bCs/>
        </w:rPr>
        <w:fldChar w:fldCharType="begin">
          <w:fldData xml:space="preserve">PEVuZE5vdGU+PENpdGU+PEF1dGhvcj5TY2h1bHR6LVJvZ2VyczwvQXV0aG9yPjxZZWFyPjIwMjA8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</w:fldData>
        </w:fldChar>
      </w:r>
      <w:r w:rsidR="00B47CAC">
        <w:rPr>
          <w:bCs/>
        </w:rPr>
        <w:instrText xml:space="preserve"> ADDIN EN.CITE.DATA </w:instrText>
      </w:r>
      <w:r w:rsidR="00B47CAC">
        <w:rPr>
          <w:bCs/>
        </w:rPr>
      </w:r>
      <w:r w:rsidR="00B47CAC">
        <w:rPr>
          <w:bCs/>
        </w:rPr>
        <w:fldChar w:fldCharType="end"/>
      </w:r>
      <w:r w:rsidR="00B47CAC">
        <w:rPr>
          <w:bCs/>
        </w:rPr>
      </w:r>
      <w:r w:rsidR="00B47CAC">
        <w:rPr>
          <w:bCs/>
        </w:rPr>
        <w:fldChar w:fldCharType="separate"/>
      </w:r>
      <w:r w:rsidR="00B47CAC">
        <w:rPr>
          <w:bCs/>
        </w:rPr>
        <w:t>(Schultz-Rogers et al., 2020)</w:t>
      </w:r>
      <w:r w:rsidR="00B47CAC">
        <w:rPr>
          <w:bCs/>
        </w:rPr>
        <w:fldChar w:fldCharType="end"/>
      </w:r>
      <w:r w:rsidR="00E276CD">
        <w:rPr>
          <w:bCs/>
        </w:rPr>
        <w:t xml:space="preserve"> reported two cases with truncating variants who had developmental delay</w:t>
      </w:r>
      <w:r w:rsidR="00EE54DC">
        <w:rPr>
          <w:bCs/>
        </w:rPr>
        <w:t xml:space="preserve">, </w:t>
      </w:r>
      <w:r w:rsidR="00E276CD">
        <w:rPr>
          <w:bCs/>
        </w:rPr>
        <w:t>one of them had macrocephaly</w:t>
      </w:r>
      <w:r w:rsidR="00413EAC">
        <w:rPr>
          <w:bCs/>
        </w:rPr>
        <w:t xml:space="preserve"> </w:t>
      </w:r>
      <w:r w:rsidR="00E276CD">
        <w:rPr>
          <w:bCs/>
        </w:rPr>
        <w:t>and the other had microcephaly. Intere</w:t>
      </w:r>
      <w:r w:rsidR="00BF6A36">
        <w:rPr>
          <w:bCs/>
        </w:rPr>
        <w:t>st</w:t>
      </w:r>
      <w:r w:rsidR="00E276CD">
        <w:rPr>
          <w:bCs/>
        </w:rPr>
        <w:t>ingly patient 2 presented with cutis aplasia. One of the patients had steretotypies, agression, poor attention span and seizures.</w:t>
      </w:r>
    </w:p>
    <w:p w14:paraId="256ED1BC" w14:textId="211735B3" w:rsidR="008F1852" w:rsidRDefault="008F1852">
      <w:pPr>
        <w:pStyle w:val="BodyText2"/>
        <w:rPr>
          <w:bCs/>
        </w:rPr>
      </w:pPr>
    </w:p>
    <w:p w14:paraId="33F89AE4" w14:textId="0B707D7F" w:rsidR="001E65CF" w:rsidRDefault="001E65CF">
      <w:pPr>
        <w:pStyle w:val="BodyText2"/>
        <w:rPr>
          <w:bCs/>
        </w:rPr>
      </w:pPr>
      <w:r>
        <w:rPr>
          <w:bCs/>
        </w:rPr>
        <w:t>Here we provide detailed descri</w:t>
      </w:r>
      <w:r w:rsidR="008F1852">
        <w:rPr>
          <w:bCs/>
        </w:rPr>
        <w:t>p</w:t>
      </w:r>
      <w:r>
        <w:rPr>
          <w:bCs/>
        </w:rPr>
        <w:t>tion of clinical features of an additional 2</w:t>
      </w:r>
      <w:r w:rsidR="00513B4D">
        <w:rPr>
          <w:bCs/>
        </w:rPr>
        <w:t>5</w:t>
      </w:r>
      <w:r>
        <w:rPr>
          <w:bCs/>
        </w:rPr>
        <w:t xml:space="preserve"> individuals,</w:t>
      </w:r>
      <w:r w:rsidR="00FC260F">
        <w:rPr>
          <w:bCs/>
        </w:rPr>
        <w:t xml:space="preserve"> 9 of wh</w:t>
      </w:r>
      <w:r w:rsidR="00544477">
        <w:rPr>
          <w:bCs/>
        </w:rPr>
        <w:t>om</w:t>
      </w:r>
      <w:r w:rsidR="00FC260F">
        <w:rPr>
          <w:bCs/>
        </w:rPr>
        <w:t xml:space="preserve"> have a missense variant in the Spectrin domain, </w:t>
      </w:r>
      <w:r w:rsidR="00E276CD">
        <w:rPr>
          <w:bCs/>
        </w:rPr>
        <w:t>6</w:t>
      </w:r>
      <w:r w:rsidR="00FC260F">
        <w:rPr>
          <w:bCs/>
        </w:rPr>
        <w:t xml:space="preserve"> cases with a missense variant in the GEFD1 domain, </w:t>
      </w:r>
      <w:r w:rsidR="00E276CD">
        <w:rPr>
          <w:bCs/>
        </w:rPr>
        <w:t>1</w:t>
      </w:r>
      <w:r w:rsidR="00FC260F">
        <w:rPr>
          <w:bCs/>
        </w:rPr>
        <w:t xml:space="preserve"> case with </w:t>
      </w:r>
      <w:r w:rsidR="009D3438">
        <w:rPr>
          <w:bCs/>
        </w:rPr>
        <w:t xml:space="preserve">a </w:t>
      </w:r>
      <w:r w:rsidR="00FC260F">
        <w:rPr>
          <w:bCs/>
        </w:rPr>
        <w:t xml:space="preserve">missense variant in the GEFD2 domain,  </w:t>
      </w:r>
      <w:r w:rsidR="00E276CD">
        <w:rPr>
          <w:bCs/>
        </w:rPr>
        <w:t>8</w:t>
      </w:r>
      <w:r w:rsidR="00FC260F">
        <w:rPr>
          <w:bCs/>
        </w:rPr>
        <w:t xml:space="preserve"> patients w</w:t>
      </w:r>
      <w:r w:rsidR="00A43A03">
        <w:rPr>
          <w:bCs/>
        </w:rPr>
        <w:t>it</w:t>
      </w:r>
      <w:r w:rsidR="00FC260F">
        <w:rPr>
          <w:bCs/>
        </w:rPr>
        <w:t>h truncating variants and 1 individual</w:t>
      </w:r>
      <w:r w:rsidR="009D3438">
        <w:rPr>
          <w:bCs/>
        </w:rPr>
        <w:t xml:space="preserve"> with</w:t>
      </w:r>
      <w:r w:rsidR="00FC260F">
        <w:rPr>
          <w:bCs/>
        </w:rPr>
        <w:t xml:space="preserve"> a </w:t>
      </w:r>
      <w:r w:rsidR="00037607">
        <w:rPr>
          <w:bCs/>
        </w:rPr>
        <w:t>in</w:t>
      </w:r>
      <w:r w:rsidR="00311E8B">
        <w:rPr>
          <w:bCs/>
        </w:rPr>
        <w:t>-</w:t>
      </w:r>
      <w:r w:rsidR="00037607">
        <w:rPr>
          <w:bCs/>
        </w:rPr>
        <w:t>frame intragenic</w:t>
      </w:r>
      <w:r w:rsidR="006E43EE">
        <w:rPr>
          <w:bCs/>
        </w:rPr>
        <w:t xml:space="preserve"> </w:t>
      </w:r>
      <w:r w:rsidR="00FC260F">
        <w:rPr>
          <w:bCs/>
        </w:rPr>
        <w:t xml:space="preserve"> deletion</w:t>
      </w:r>
      <w:r w:rsidR="008962DA">
        <w:rPr>
          <w:bCs/>
        </w:rPr>
        <w:t xml:space="preserve"> (Figure 5)</w:t>
      </w:r>
      <w:r w:rsidR="00FC260F">
        <w:rPr>
          <w:bCs/>
        </w:rPr>
        <w:t xml:space="preserve">. </w:t>
      </w:r>
    </w:p>
    <w:p w14:paraId="544D463A" w14:textId="77ED2F39" w:rsidR="00F75265" w:rsidRDefault="00F75265">
      <w:pPr>
        <w:pStyle w:val="BodyText2"/>
        <w:rPr>
          <w:bCs/>
        </w:rPr>
      </w:pPr>
    </w:p>
    <w:p w14:paraId="61399691" w14:textId="10C2EBC7" w:rsidR="009D3438" w:rsidRDefault="009D3438">
      <w:pPr>
        <w:pStyle w:val="BodyText2"/>
        <w:rPr>
          <w:bCs/>
        </w:rPr>
      </w:pPr>
      <w:r>
        <w:rPr>
          <w:bCs/>
        </w:rPr>
        <w:t>Comparing the 2</w:t>
      </w:r>
      <w:r w:rsidR="00C57805">
        <w:rPr>
          <w:bCs/>
        </w:rPr>
        <w:t>5</w:t>
      </w:r>
      <w:r>
        <w:rPr>
          <w:bCs/>
        </w:rPr>
        <w:t xml:space="preserve"> cases presented here with those reported previously (see </w:t>
      </w:r>
      <w:r w:rsidR="008D28FA">
        <w:rPr>
          <w:bCs/>
        </w:rPr>
        <w:t>T</w:t>
      </w:r>
      <w:r>
        <w:rPr>
          <w:bCs/>
        </w:rPr>
        <w:t xml:space="preserve">able </w:t>
      </w:r>
      <w:r w:rsidR="0015100B">
        <w:rPr>
          <w:bCs/>
        </w:rPr>
        <w:t>4</w:t>
      </w:r>
      <w:r>
        <w:rPr>
          <w:bCs/>
        </w:rPr>
        <w:t xml:space="preserve">), </w:t>
      </w:r>
      <w:r w:rsidR="00E943B9">
        <w:rPr>
          <w:bCs/>
        </w:rPr>
        <w:t>there appears to be a recognisable split between clin</w:t>
      </w:r>
      <w:r w:rsidR="00DD2EE0">
        <w:rPr>
          <w:bCs/>
        </w:rPr>
        <w:t>i</w:t>
      </w:r>
      <w:r w:rsidR="00E943B9">
        <w:rPr>
          <w:bCs/>
        </w:rPr>
        <w:t>cal fe</w:t>
      </w:r>
      <w:r w:rsidR="00DD2EE0">
        <w:rPr>
          <w:bCs/>
        </w:rPr>
        <w:t>a</w:t>
      </w:r>
      <w:r w:rsidR="00E943B9">
        <w:rPr>
          <w:bCs/>
        </w:rPr>
        <w:t>tures of individuals with a missense variant in the Spectrin domain and those with a missense variant in the GEFD1 or GEFD2 domains, trunc</w:t>
      </w:r>
      <w:r w:rsidR="00B878B9">
        <w:rPr>
          <w:bCs/>
        </w:rPr>
        <w:t>at</w:t>
      </w:r>
      <w:r w:rsidR="00E943B9">
        <w:rPr>
          <w:bCs/>
        </w:rPr>
        <w:t xml:space="preserve">ing variants or deletions. </w:t>
      </w:r>
    </w:p>
    <w:p w14:paraId="0B062044" w14:textId="77777777" w:rsidR="0026455D" w:rsidRDefault="0026455D">
      <w:pPr>
        <w:pStyle w:val="BodyText2"/>
        <w:rPr>
          <w:bCs/>
        </w:rPr>
      </w:pPr>
    </w:p>
    <w:p w14:paraId="11FB55C3" w14:textId="1E14F9DF" w:rsidR="0026455D" w:rsidRPr="0026455D" w:rsidRDefault="0026455D">
      <w:pPr>
        <w:pStyle w:val="BodyText2"/>
        <w:rPr>
          <w:bCs/>
          <w:i/>
          <w:iCs/>
        </w:rPr>
      </w:pPr>
      <w:r w:rsidRPr="0026455D">
        <w:rPr>
          <w:bCs/>
          <w:i/>
          <w:iCs/>
        </w:rPr>
        <w:t>Missense variants in the spectrin domain</w:t>
      </w:r>
    </w:p>
    <w:p w14:paraId="6E371EB7" w14:textId="758B1B3E" w:rsidR="0026455D" w:rsidRDefault="0026455D">
      <w:pPr>
        <w:pStyle w:val="BodyText2"/>
      </w:pPr>
      <w:r>
        <w:rPr>
          <w:bCs/>
        </w:rPr>
        <w:t>All 9 patients presented here were delayed in the acquisition of their developmental milestones ranging from moderate to severe</w:t>
      </w:r>
      <w:r w:rsidR="0015100B">
        <w:rPr>
          <w:bCs/>
        </w:rPr>
        <w:t>,</w:t>
      </w:r>
      <w:r>
        <w:rPr>
          <w:bCs/>
        </w:rPr>
        <w:t xml:space="preserve"> which is in keeping with findings from previous studies.  Short stature was described in three cases here and growth retardation in 5 of the 9 cases, in addition</w:t>
      </w:r>
      <w:r w:rsidR="008F24CE">
        <w:rPr>
          <w:bCs/>
        </w:rPr>
        <w:t xml:space="preserve"> to</w:t>
      </w:r>
      <w:r>
        <w:rPr>
          <w:bCs/>
        </w:rPr>
        <w:t xml:space="preserve"> one case that was pu</w:t>
      </w:r>
      <w:r w:rsidR="00C105E4">
        <w:rPr>
          <w:bCs/>
        </w:rPr>
        <w:t xml:space="preserve">blished by Pengelly et al </w:t>
      </w:r>
      <w:r w:rsidR="00C105E4">
        <w:rPr>
          <w:bCs/>
        </w:rPr>
        <w:fldChar w:fldCharType="begin">
          <w:fldData xml:space="preserve">PEVuZE5vdGU+PENpdGU+PEF1dGhvcj5QZW5nZWxseTwvQXV0aG9yPjxZZWFyPjIwMTY8L1llYXI+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</w:fldData>
        </w:fldChar>
      </w:r>
      <w:r w:rsidR="00C105E4">
        <w:rPr>
          <w:bCs/>
        </w:rPr>
        <w:instrText xml:space="preserve"> ADDIN EN.CITE </w:instrText>
      </w:r>
      <w:r w:rsidR="00C105E4">
        <w:rPr>
          <w:bCs/>
        </w:rPr>
        <w:fldChar w:fldCharType="begin">
          <w:fldData xml:space="preserve">PEVuZE5vdGU+PENpdGU+PEF1dGhvcj5QZW5nZWxseTwvQXV0aG9yPjxZZWFyPjIwMTY8L1llYXI+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</w:fldData>
        </w:fldChar>
      </w:r>
      <w:r w:rsidR="00C105E4">
        <w:rPr>
          <w:bCs/>
        </w:rPr>
        <w:instrText xml:space="preserve"> ADDIN EN.CITE.DATA </w:instrText>
      </w:r>
      <w:r w:rsidR="00C105E4">
        <w:rPr>
          <w:bCs/>
        </w:rPr>
      </w:r>
      <w:r w:rsidR="00C105E4">
        <w:rPr>
          <w:bCs/>
        </w:rPr>
        <w:fldChar w:fldCharType="end"/>
      </w:r>
      <w:r w:rsidR="00C105E4">
        <w:rPr>
          <w:bCs/>
        </w:rPr>
      </w:r>
      <w:r w:rsidR="00C105E4">
        <w:rPr>
          <w:bCs/>
        </w:rPr>
        <w:fldChar w:fldCharType="separate"/>
      </w:r>
      <w:r w:rsidR="00C105E4">
        <w:rPr>
          <w:bCs/>
        </w:rPr>
        <w:t>(Pengelly et al., 2016)</w:t>
      </w:r>
      <w:r w:rsidR="00C105E4">
        <w:rPr>
          <w:bCs/>
        </w:rPr>
        <w:fldChar w:fldCharType="end"/>
      </w:r>
      <w:r>
        <w:rPr>
          <w:bCs/>
        </w:rPr>
        <w:t>. All cases,</w:t>
      </w:r>
      <w:r w:rsidR="00831CD4">
        <w:rPr>
          <w:bCs/>
        </w:rPr>
        <w:t xml:space="preserve"> </w:t>
      </w:r>
      <w:r>
        <w:rPr>
          <w:bCs/>
        </w:rPr>
        <w:t>where measurem</w:t>
      </w:r>
      <w:r w:rsidR="007F1C59">
        <w:rPr>
          <w:bCs/>
        </w:rPr>
        <w:t>en</w:t>
      </w:r>
      <w:r>
        <w:rPr>
          <w:bCs/>
        </w:rPr>
        <w:t xml:space="preserve">ts of the head circumference were available, had </w:t>
      </w:r>
      <w:r w:rsidR="00E13AEC">
        <w:rPr>
          <w:bCs/>
        </w:rPr>
        <w:t>absolute – or in a few cases relative</w:t>
      </w:r>
      <w:r w:rsidR="00892CE0">
        <w:rPr>
          <w:bCs/>
        </w:rPr>
        <w:t xml:space="preserve"> - </w:t>
      </w:r>
      <w:r>
        <w:rPr>
          <w:bCs/>
        </w:rPr>
        <w:t xml:space="preserve"> macrocephaly</w:t>
      </w:r>
      <w:r w:rsidR="0015100B">
        <w:rPr>
          <w:bCs/>
        </w:rPr>
        <w:t>,</w:t>
      </w:r>
      <w:r>
        <w:rPr>
          <w:bCs/>
        </w:rPr>
        <w:t xml:space="preserve"> which is identical to </w:t>
      </w:r>
      <w:r w:rsidRPr="00B873CC">
        <w:rPr>
          <w:bCs/>
          <w:i/>
          <w:iCs/>
        </w:rPr>
        <w:t>TRIO</w:t>
      </w:r>
      <w:r>
        <w:rPr>
          <w:bCs/>
        </w:rPr>
        <w:t xml:space="preserve"> cases in </w:t>
      </w:r>
      <w:r>
        <w:rPr>
          <w:bCs/>
        </w:rPr>
        <w:lastRenderedPageBreak/>
        <w:t xml:space="preserve">other case series with this finding. </w:t>
      </w:r>
      <w:r w:rsidR="00833E3B">
        <w:rPr>
          <w:bCs/>
        </w:rPr>
        <w:t xml:space="preserve">Neurobehavioural phenotypes were previously described in the Pengelly </w:t>
      </w:r>
      <w:r w:rsidR="00831CD4">
        <w:rPr>
          <w:bCs/>
        </w:rPr>
        <w:t>et al</w:t>
      </w:r>
      <w:r w:rsidR="00DD2EE0">
        <w:rPr>
          <w:bCs/>
        </w:rPr>
        <w:t xml:space="preserve"> (2016)</w:t>
      </w:r>
      <w:r w:rsidR="00831CD4">
        <w:rPr>
          <w:bCs/>
        </w:rPr>
        <w:t xml:space="preserve"> </w:t>
      </w:r>
      <w:r w:rsidR="00833E3B">
        <w:rPr>
          <w:bCs/>
        </w:rPr>
        <w:t>paper and inc</w:t>
      </w:r>
      <w:r w:rsidR="0015100B">
        <w:rPr>
          <w:bCs/>
        </w:rPr>
        <w:t>l</w:t>
      </w:r>
      <w:r w:rsidR="00833E3B">
        <w:rPr>
          <w:bCs/>
        </w:rPr>
        <w:t>uded stereotyp</w:t>
      </w:r>
      <w:r w:rsidR="00AE4D0A">
        <w:rPr>
          <w:bCs/>
        </w:rPr>
        <w:t>i</w:t>
      </w:r>
      <w:r w:rsidR="00833E3B">
        <w:rPr>
          <w:bCs/>
        </w:rPr>
        <w:t>es, agression and poor attention span. Barbosa et al</w:t>
      </w:r>
      <w:r w:rsidR="00C105E4">
        <w:rPr>
          <w:bCs/>
        </w:rPr>
        <w:t xml:space="preserve"> </w:t>
      </w:r>
      <w:r w:rsidR="00C105E4">
        <w:rPr>
          <w:bCs/>
        </w:rPr>
        <w:fldChar w:fldCharType="begin">
          <w:fldData xml:space="preserve">PEVuZE5vdGU+PENpdGU+PEF1dGhvcj5CYXJib3NhPC9BdXRob3I+PFllYXI+MjAyMDwvWWVhcj48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</w:fldData>
        </w:fldChar>
      </w:r>
      <w:r w:rsidR="00C105E4">
        <w:rPr>
          <w:bCs/>
        </w:rPr>
        <w:instrText xml:space="preserve"> ADDIN EN.CITE </w:instrText>
      </w:r>
      <w:r w:rsidR="00C105E4">
        <w:rPr>
          <w:bCs/>
        </w:rPr>
        <w:fldChar w:fldCharType="begin">
          <w:fldData xml:space="preserve">PEVuZE5vdGU+PENpdGU+PEF1dGhvcj5CYXJib3NhPC9BdXRob3I+PFllYXI+MjAyMDwvWWVhcj48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</w:fldData>
        </w:fldChar>
      </w:r>
      <w:r w:rsidR="00C105E4">
        <w:rPr>
          <w:bCs/>
        </w:rPr>
        <w:instrText xml:space="preserve"> ADDIN EN.CITE.DATA </w:instrText>
      </w:r>
      <w:r w:rsidR="00C105E4">
        <w:rPr>
          <w:bCs/>
        </w:rPr>
      </w:r>
      <w:r w:rsidR="00C105E4">
        <w:rPr>
          <w:bCs/>
        </w:rPr>
        <w:fldChar w:fldCharType="end"/>
      </w:r>
      <w:r w:rsidR="00C105E4">
        <w:rPr>
          <w:bCs/>
        </w:rPr>
      </w:r>
      <w:r w:rsidR="00C105E4">
        <w:rPr>
          <w:bCs/>
        </w:rPr>
        <w:fldChar w:fldCharType="separate"/>
      </w:r>
      <w:r w:rsidR="00C105E4">
        <w:rPr>
          <w:bCs/>
        </w:rPr>
        <w:t>(Barbosa et al., 2020)</w:t>
      </w:r>
      <w:r w:rsidR="00C105E4">
        <w:rPr>
          <w:bCs/>
        </w:rPr>
        <w:fldChar w:fldCharType="end"/>
      </w:r>
      <w:r w:rsidR="00833E3B">
        <w:rPr>
          <w:bCs/>
        </w:rPr>
        <w:t xml:space="preserve"> also described an overall </w:t>
      </w:r>
      <w:r w:rsidR="00831CD4">
        <w:rPr>
          <w:bCs/>
        </w:rPr>
        <w:t>incidence</w:t>
      </w:r>
      <w:r w:rsidR="00833E3B">
        <w:rPr>
          <w:bCs/>
        </w:rPr>
        <w:t xml:space="preserve"> of 36% for agression, 27% for stereotyp</w:t>
      </w:r>
      <w:r w:rsidR="00AE4D0A">
        <w:rPr>
          <w:bCs/>
        </w:rPr>
        <w:t>i</w:t>
      </w:r>
      <w:r w:rsidR="00833E3B">
        <w:rPr>
          <w:bCs/>
        </w:rPr>
        <w:t xml:space="preserve">es, 45% OCD traits, 31% autistic traits and 70% had poor attention in the </w:t>
      </w:r>
      <w:r w:rsidR="00833E3B" w:rsidRPr="00B873CC">
        <w:rPr>
          <w:bCs/>
          <w:i/>
          <w:iCs/>
        </w:rPr>
        <w:t>TRIO</w:t>
      </w:r>
      <w:r w:rsidR="00833E3B">
        <w:rPr>
          <w:bCs/>
        </w:rPr>
        <w:t xml:space="preserve"> cohort. In our spectrin cohort, the rate of stereotyp</w:t>
      </w:r>
      <w:r w:rsidR="00AE4D0A">
        <w:rPr>
          <w:bCs/>
        </w:rPr>
        <w:t>i</w:t>
      </w:r>
      <w:r w:rsidR="00833E3B">
        <w:rPr>
          <w:bCs/>
        </w:rPr>
        <w:t xml:space="preserve">es was 33.3 % (3/9), agression was 33.3% (3/9), poor attention was 55.5% (5/9) and OCD traits was </w:t>
      </w:r>
      <w:r w:rsidR="00123024">
        <w:rPr>
          <w:bCs/>
        </w:rPr>
        <w:t>43</w:t>
      </w:r>
      <w:r w:rsidR="00833E3B">
        <w:rPr>
          <w:bCs/>
        </w:rPr>
        <w:t>% (</w:t>
      </w:r>
      <w:r w:rsidR="00123024">
        <w:rPr>
          <w:bCs/>
        </w:rPr>
        <w:t>3</w:t>
      </w:r>
      <w:r w:rsidR="00833E3B">
        <w:rPr>
          <w:bCs/>
        </w:rPr>
        <w:t>/</w:t>
      </w:r>
      <w:r w:rsidR="00123024">
        <w:rPr>
          <w:bCs/>
        </w:rPr>
        <w:t>7</w:t>
      </w:r>
      <w:r w:rsidR="00833E3B">
        <w:rPr>
          <w:bCs/>
        </w:rPr>
        <w:t xml:space="preserve">). In addition, hyperactivity, autism and ADHD were described </w:t>
      </w:r>
      <w:r w:rsidR="002A4A2C">
        <w:rPr>
          <w:bCs/>
        </w:rPr>
        <w:t>as</w:t>
      </w:r>
      <w:r w:rsidR="00833E3B">
        <w:rPr>
          <w:bCs/>
        </w:rPr>
        <w:t xml:space="preserve"> in previous papers. Seizures occurred in 4 of 9 cases (44.4%) which is similar to those seen in the Barbosa paper (33.3 %). Infantile feeding diff</w:t>
      </w:r>
      <w:r w:rsidR="0015100B">
        <w:rPr>
          <w:bCs/>
        </w:rPr>
        <w:t>i</w:t>
      </w:r>
      <w:r w:rsidR="00833E3B">
        <w:rPr>
          <w:bCs/>
        </w:rPr>
        <w:t xml:space="preserve">culties were delineated in the spectrin case of the Pengelly paper </w:t>
      </w:r>
      <w:r w:rsidR="00E07EB5">
        <w:rPr>
          <w:bCs/>
        </w:rPr>
        <w:t>and found in 55.5% (5/9)</w:t>
      </w:r>
      <w:r w:rsidR="00404E51">
        <w:rPr>
          <w:bCs/>
        </w:rPr>
        <w:t xml:space="preserve"> </w:t>
      </w:r>
      <w:r w:rsidR="0002445F">
        <w:rPr>
          <w:bCs/>
        </w:rPr>
        <w:t xml:space="preserve">in the cases here </w:t>
      </w:r>
      <w:r w:rsidR="00833E3B">
        <w:rPr>
          <w:bCs/>
        </w:rPr>
        <w:t xml:space="preserve">and constipation was seen in 44.4% (4/9) of this </w:t>
      </w:r>
      <w:r w:rsidR="00404E51">
        <w:rPr>
          <w:bCs/>
        </w:rPr>
        <w:t xml:space="preserve">patient </w:t>
      </w:r>
      <w:r w:rsidR="00833E3B">
        <w:rPr>
          <w:bCs/>
        </w:rPr>
        <w:t xml:space="preserve">cohort. Facial features were described in previous papers and </w:t>
      </w:r>
      <w:r w:rsidR="002A4A2C">
        <w:rPr>
          <w:bCs/>
        </w:rPr>
        <w:t xml:space="preserve">adds to the evidence for </w:t>
      </w:r>
      <w:r w:rsidR="00833E3B">
        <w:rPr>
          <w:bCs/>
        </w:rPr>
        <w:t>a recognisable facial gestalt comprising</w:t>
      </w:r>
      <w:r w:rsidR="00833E3B">
        <w:t xml:space="preserve"> high forehead, frontal bossing, receding ha</w:t>
      </w:r>
      <w:r w:rsidR="0015100B">
        <w:t>i</w:t>
      </w:r>
      <w:r w:rsidR="00833E3B">
        <w:t>rline</w:t>
      </w:r>
      <w:r w:rsidR="00326DE5">
        <w:t>,</w:t>
      </w:r>
      <w:r w:rsidR="00833E3B">
        <w:t xml:space="preserve"> frontal baldness, low-set ears, broad nasal tip, thin upper lip and synophrys. The presence of brain malfomations has been alluded to in the Barbosa</w:t>
      </w:r>
      <w:r w:rsidR="00F97952">
        <w:t xml:space="preserve"> </w:t>
      </w:r>
      <w:r w:rsidR="0015100B">
        <w:t xml:space="preserve">et </w:t>
      </w:r>
      <w:r w:rsidR="00F97952">
        <w:t>al</w:t>
      </w:r>
      <w:r w:rsidR="00F973D6">
        <w:t>., 2020</w:t>
      </w:r>
      <w:r w:rsidR="00833E3B">
        <w:t xml:space="preserve"> </w:t>
      </w:r>
      <w:r w:rsidR="00F973D6">
        <w:t>study</w:t>
      </w:r>
      <w:r w:rsidR="00833E3B">
        <w:t xml:space="preserve"> and described here in detail</w:t>
      </w:r>
      <w:r w:rsidR="0015100B">
        <w:t>,</w:t>
      </w:r>
      <w:r w:rsidR="00833E3B">
        <w:t xml:space="preserve"> including Arnold-Chiari malformation, thin corpus callosum and delayed myelin maturation. </w:t>
      </w:r>
    </w:p>
    <w:p w14:paraId="55A42ABB" w14:textId="77777777" w:rsidR="00E07EB5" w:rsidRDefault="00E07EB5">
      <w:pPr>
        <w:pStyle w:val="BodyText2"/>
      </w:pPr>
    </w:p>
    <w:p w14:paraId="1AB14C2F" w14:textId="71F6135A" w:rsidR="00E07EB5" w:rsidRPr="00E07EB5" w:rsidRDefault="00E07EB5">
      <w:pPr>
        <w:pStyle w:val="BodyText2"/>
        <w:rPr>
          <w:bCs/>
          <w:i/>
          <w:iCs/>
        </w:rPr>
      </w:pPr>
      <w:r w:rsidRPr="00E07EB5">
        <w:rPr>
          <w:i/>
          <w:iCs/>
        </w:rPr>
        <w:t>Missense variants in GEFD1</w:t>
      </w:r>
      <w:r w:rsidR="00311E8B">
        <w:rPr>
          <w:i/>
          <w:iCs/>
        </w:rPr>
        <w:t xml:space="preserve"> and</w:t>
      </w:r>
      <w:r>
        <w:rPr>
          <w:i/>
          <w:iCs/>
        </w:rPr>
        <w:t xml:space="preserve"> GEFD2</w:t>
      </w:r>
      <w:r w:rsidR="00311E8B">
        <w:rPr>
          <w:i/>
          <w:iCs/>
        </w:rPr>
        <w:t>, intagenic deletion</w:t>
      </w:r>
      <w:r w:rsidRPr="00E07EB5">
        <w:rPr>
          <w:i/>
          <w:iCs/>
        </w:rPr>
        <w:t xml:space="preserve"> and trunc</w:t>
      </w:r>
      <w:r w:rsidR="0015100B">
        <w:rPr>
          <w:i/>
          <w:iCs/>
        </w:rPr>
        <w:t>a</w:t>
      </w:r>
      <w:r w:rsidRPr="00E07EB5">
        <w:rPr>
          <w:i/>
          <w:iCs/>
        </w:rPr>
        <w:t xml:space="preserve">ting variants present with </w:t>
      </w:r>
      <w:r>
        <w:rPr>
          <w:i/>
          <w:iCs/>
        </w:rPr>
        <w:t xml:space="preserve">a </w:t>
      </w:r>
      <w:r w:rsidRPr="00E07EB5">
        <w:rPr>
          <w:i/>
          <w:iCs/>
        </w:rPr>
        <w:t>similar phenotype</w:t>
      </w:r>
    </w:p>
    <w:p w14:paraId="6427843A" w14:textId="3AB731D0" w:rsidR="00F75265" w:rsidRDefault="00021668">
      <w:pPr>
        <w:pStyle w:val="BodyText2"/>
        <w:rPr>
          <w:bCs/>
        </w:rPr>
      </w:pPr>
      <w:r>
        <w:rPr>
          <w:bCs/>
        </w:rPr>
        <w:t xml:space="preserve">Of the </w:t>
      </w:r>
      <w:r w:rsidR="00063B7A">
        <w:rPr>
          <w:bCs/>
        </w:rPr>
        <w:t>7</w:t>
      </w:r>
      <w:r>
        <w:rPr>
          <w:bCs/>
        </w:rPr>
        <w:t xml:space="preserve"> cases with GEFD1/2 variant</w:t>
      </w:r>
      <w:r w:rsidR="00154F83">
        <w:rPr>
          <w:bCs/>
        </w:rPr>
        <w:t xml:space="preserve">s, </w:t>
      </w:r>
      <w:r w:rsidR="00F84E8E">
        <w:rPr>
          <w:bCs/>
        </w:rPr>
        <w:t>5</w:t>
      </w:r>
      <w:r w:rsidR="00154F83">
        <w:rPr>
          <w:bCs/>
        </w:rPr>
        <w:t xml:space="preserve"> had microcephaly </w:t>
      </w:r>
      <w:r w:rsidR="00F84E8E">
        <w:rPr>
          <w:bCs/>
        </w:rPr>
        <w:t>(or relative mi</w:t>
      </w:r>
      <w:r w:rsidR="00937D6A">
        <w:rPr>
          <w:bCs/>
        </w:rPr>
        <w:t>c</w:t>
      </w:r>
      <w:r w:rsidR="00F84E8E">
        <w:rPr>
          <w:bCs/>
        </w:rPr>
        <w:t xml:space="preserve">rocephaly) </w:t>
      </w:r>
      <w:r w:rsidR="00154F83">
        <w:rPr>
          <w:bCs/>
        </w:rPr>
        <w:t>and all had mild to moderate developmental delay</w:t>
      </w:r>
      <w:r w:rsidR="008D28FA">
        <w:rPr>
          <w:bCs/>
        </w:rPr>
        <w:t>,</w:t>
      </w:r>
      <w:r w:rsidR="00154F83">
        <w:rPr>
          <w:bCs/>
        </w:rPr>
        <w:t xml:space="preserve"> which was consistent with findings from other studies athough one patient </w:t>
      </w:r>
      <w:r w:rsidR="0015100B">
        <w:rPr>
          <w:bCs/>
        </w:rPr>
        <w:t>(Patient 1</w:t>
      </w:r>
      <w:r w:rsidR="00CF3254">
        <w:rPr>
          <w:bCs/>
        </w:rPr>
        <w:t>3</w:t>
      </w:r>
      <w:r w:rsidR="0015100B">
        <w:rPr>
          <w:bCs/>
        </w:rPr>
        <w:t xml:space="preserve">) </w:t>
      </w:r>
      <w:r w:rsidR="00154F83">
        <w:rPr>
          <w:bCs/>
        </w:rPr>
        <w:t xml:space="preserve">was reported to have macrocephaly with no actual measurement of the head circumference. </w:t>
      </w:r>
      <w:r w:rsidR="00AE0C9B">
        <w:rPr>
          <w:bCs/>
        </w:rPr>
        <w:t>Int</w:t>
      </w:r>
      <w:r w:rsidR="0015100B">
        <w:rPr>
          <w:bCs/>
        </w:rPr>
        <w:t>e</w:t>
      </w:r>
      <w:r w:rsidR="00AE0C9B">
        <w:rPr>
          <w:bCs/>
        </w:rPr>
        <w:t>restingly, patients with TVs and the deletion also had microcephaly with no reported cases with macrocephaly. All of the TV cases had mild to moderate delay versus the one deletion case who had sev</w:t>
      </w:r>
      <w:r w:rsidR="00F97952">
        <w:rPr>
          <w:bCs/>
        </w:rPr>
        <w:t>e</w:t>
      </w:r>
      <w:r w:rsidR="00AE0C9B">
        <w:rPr>
          <w:bCs/>
        </w:rPr>
        <w:t xml:space="preserve">re learning </w:t>
      </w:r>
      <w:r w:rsidR="00AE0C9B">
        <w:rPr>
          <w:bCs/>
        </w:rPr>
        <w:lastRenderedPageBreak/>
        <w:t xml:space="preserve">issues. </w:t>
      </w:r>
      <w:r w:rsidR="008C0E03">
        <w:rPr>
          <w:bCs/>
        </w:rPr>
        <w:t>In contrast, there were two TV cases in the Barbosa</w:t>
      </w:r>
      <w:r w:rsidR="00F97952">
        <w:rPr>
          <w:bCs/>
        </w:rPr>
        <w:t xml:space="preserve"> et al</w:t>
      </w:r>
      <w:r w:rsidR="008C0E03">
        <w:rPr>
          <w:bCs/>
        </w:rPr>
        <w:t xml:space="preserve"> paper who had severe delays. </w:t>
      </w:r>
      <w:r w:rsidR="00AE0C9B">
        <w:rPr>
          <w:bCs/>
        </w:rPr>
        <w:t>None of the cases with GEFD1 or GEFD2 missense variant</w:t>
      </w:r>
      <w:r w:rsidR="00F97952">
        <w:rPr>
          <w:bCs/>
        </w:rPr>
        <w:t>s</w:t>
      </w:r>
      <w:r w:rsidR="00AE0C9B">
        <w:rPr>
          <w:bCs/>
        </w:rPr>
        <w:t xml:space="preserve"> had short st</w:t>
      </w:r>
      <w:r w:rsidR="00B303B1">
        <w:rPr>
          <w:bCs/>
        </w:rPr>
        <w:t>a</w:t>
      </w:r>
      <w:r w:rsidR="00AE0C9B">
        <w:rPr>
          <w:bCs/>
        </w:rPr>
        <w:t xml:space="preserve">ture which was consistent across the case series in previous studies, however </w:t>
      </w:r>
      <w:r w:rsidR="00123024">
        <w:rPr>
          <w:bCs/>
        </w:rPr>
        <w:t>3</w:t>
      </w:r>
      <w:r w:rsidR="00AE0C9B">
        <w:rPr>
          <w:bCs/>
        </w:rPr>
        <w:t xml:space="preserve"> of  1</w:t>
      </w:r>
      <w:r w:rsidR="00123024">
        <w:rPr>
          <w:bCs/>
        </w:rPr>
        <w:t>3</w:t>
      </w:r>
      <w:r w:rsidR="00AE0C9B">
        <w:rPr>
          <w:bCs/>
        </w:rPr>
        <w:t xml:space="preserve"> (</w:t>
      </w:r>
      <w:r w:rsidR="00123024">
        <w:rPr>
          <w:bCs/>
        </w:rPr>
        <w:t>23</w:t>
      </w:r>
      <w:r w:rsidR="00F97952">
        <w:rPr>
          <w:bCs/>
        </w:rPr>
        <w:t xml:space="preserve"> </w:t>
      </w:r>
      <w:r w:rsidR="00AE0C9B">
        <w:rPr>
          <w:bCs/>
        </w:rPr>
        <w:t xml:space="preserve">%) </w:t>
      </w:r>
      <w:r w:rsidR="00BD1550">
        <w:rPr>
          <w:bCs/>
        </w:rPr>
        <w:t xml:space="preserve">of all reported </w:t>
      </w:r>
      <w:r w:rsidR="00AE0C9B">
        <w:rPr>
          <w:bCs/>
        </w:rPr>
        <w:t>TV and deletion cases</w:t>
      </w:r>
      <w:r w:rsidR="00BD1550">
        <w:rPr>
          <w:bCs/>
        </w:rPr>
        <w:t xml:space="preserve"> reported so far had</w:t>
      </w:r>
      <w:r w:rsidR="00AE0C9B">
        <w:rPr>
          <w:bCs/>
        </w:rPr>
        <w:t xml:space="preserve"> short stature.</w:t>
      </w:r>
      <w:r w:rsidR="008C0E03">
        <w:rPr>
          <w:bCs/>
        </w:rPr>
        <w:t xml:space="preserve"> </w:t>
      </w:r>
    </w:p>
    <w:p w14:paraId="55042265" w14:textId="0A0FE18D" w:rsidR="00AE0C9B" w:rsidRDefault="0053608C">
      <w:pPr>
        <w:pStyle w:val="BodyText2"/>
      </w:pPr>
      <w:r>
        <w:rPr>
          <w:bCs/>
        </w:rPr>
        <w:t>Neurobehavioural phenotypes were de</w:t>
      </w:r>
      <w:r w:rsidR="0015100B">
        <w:rPr>
          <w:bCs/>
        </w:rPr>
        <w:t>s</w:t>
      </w:r>
      <w:r>
        <w:rPr>
          <w:bCs/>
        </w:rPr>
        <w:t>cribed in the current cohort</w:t>
      </w:r>
      <w:r w:rsidR="00E33A76">
        <w:rPr>
          <w:bCs/>
        </w:rPr>
        <w:t xml:space="preserve"> (inlcuding patients with GEFD1/2 variants, TVs and the intragenic deletion)</w:t>
      </w:r>
      <w:r>
        <w:rPr>
          <w:bCs/>
        </w:rPr>
        <w:t xml:space="preserve"> with stereotyp</w:t>
      </w:r>
      <w:r w:rsidR="00037607">
        <w:rPr>
          <w:bCs/>
        </w:rPr>
        <w:t>i</w:t>
      </w:r>
      <w:r>
        <w:rPr>
          <w:bCs/>
        </w:rPr>
        <w:t>es (</w:t>
      </w:r>
      <w:r w:rsidR="00E33A76">
        <w:rPr>
          <w:bCs/>
        </w:rPr>
        <w:t xml:space="preserve">4/13, </w:t>
      </w:r>
      <w:r>
        <w:rPr>
          <w:bCs/>
        </w:rPr>
        <w:t>33.3%), agression (</w:t>
      </w:r>
      <w:r w:rsidR="00E33A76">
        <w:rPr>
          <w:bCs/>
        </w:rPr>
        <w:t>6/13, 46%</w:t>
      </w:r>
      <w:r>
        <w:rPr>
          <w:bCs/>
        </w:rPr>
        <w:t>), poor attention (</w:t>
      </w:r>
      <w:r w:rsidR="00E33A76">
        <w:rPr>
          <w:bCs/>
        </w:rPr>
        <w:t>10/13, 77</w:t>
      </w:r>
      <w:r>
        <w:rPr>
          <w:bCs/>
        </w:rPr>
        <w:t>%), OCD traits (</w:t>
      </w:r>
      <w:r w:rsidR="00E33A76">
        <w:rPr>
          <w:bCs/>
        </w:rPr>
        <w:t>5/13, 38</w:t>
      </w:r>
      <w:r>
        <w:rPr>
          <w:bCs/>
        </w:rPr>
        <w:t>%) and seizures (</w:t>
      </w:r>
      <w:r w:rsidR="00E33A76">
        <w:rPr>
          <w:bCs/>
        </w:rPr>
        <w:t>4/13, 31%</w:t>
      </w:r>
      <w:r>
        <w:rPr>
          <w:bCs/>
        </w:rPr>
        <w:t>) being described. These features were als</w:t>
      </w:r>
      <w:r w:rsidR="00151C1E">
        <w:rPr>
          <w:bCs/>
        </w:rPr>
        <w:t>o</w:t>
      </w:r>
      <w:r>
        <w:rPr>
          <w:bCs/>
        </w:rPr>
        <w:t xml:space="preserve"> delineated in the Barbosa </w:t>
      </w:r>
      <w:r w:rsidR="0015100B">
        <w:rPr>
          <w:bCs/>
        </w:rPr>
        <w:t xml:space="preserve">study, </w:t>
      </w:r>
      <w:r>
        <w:rPr>
          <w:bCs/>
        </w:rPr>
        <w:t xml:space="preserve">although </w:t>
      </w:r>
      <w:r w:rsidR="0015100B">
        <w:rPr>
          <w:bCs/>
        </w:rPr>
        <w:t xml:space="preserve">only </w:t>
      </w:r>
      <w:r>
        <w:rPr>
          <w:bCs/>
        </w:rPr>
        <w:t xml:space="preserve">an overall figure was presented for the </w:t>
      </w:r>
      <w:r w:rsidRPr="00B873CC">
        <w:rPr>
          <w:bCs/>
          <w:i/>
          <w:iCs/>
        </w:rPr>
        <w:t>TRIO</w:t>
      </w:r>
      <w:r>
        <w:rPr>
          <w:bCs/>
        </w:rPr>
        <w:t xml:space="preserve"> cohort there. Of note, </w:t>
      </w:r>
      <w:r w:rsidR="00F97952">
        <w:rPr>
          <w:bCs/>
        </w:rPr>
        <w:t>n</w:t>
      </w:r>
      <w:r>
        <w:rPr>
          <w:bCs/>
        </w:rPr>
        <w:t xml:space="preserve">eurobehavioural phenotypes appeared to be slightly less common in the TV group </w:t>
      </w:r>
      <w:r w:rsidR="00851B6A">
        <w:rPr>
          <w:bCs/>
        </w:rPr>
        <w:t xml:space="preserve">(including the intragenic deletion) </w:t>
      </w:r>
      <w:r>
        <w:rPr>
          <w:bCs/>
        </w:rPr>
        <w:t xml:space="preserve">with the exception of poor attention that was seen in </w:t>
      </w:r>
      <w:r w:rsidR="009C54CB">
        <w:rPr>
          <w:bCs/>
        </w:rPr>
        <w:t>7</w:t>
      </w:r>
      <w:r>
        <w:rPr>
          <w:bCs/>
        </w:rPr>
        <w:t xml:space="preserve"> of the </w:t>
      </w:r>
      <w:r w:rsidR="009C54CB">
        <w:rPr>
          <w:bCs/>
        </w:rPr>
        <w:t>9</w:t>
      </w:r>
      <w:r>
        <w:rPr>
          <w:bCs/>
        </w:rPr>
        <w:t xml:space="preserve"> (</w:t>
      </w:r>
      <w:r w:rsidR="009C54CB">
        <w:rPr>
          <w:bCs/>
        </w:rPr>
        <w:t>78</w:t>
      </w:r>
      <w:r>
        <w:rPr>
          <w:bCs/>
        </w:rPr>
        <w:t>%) cases</w:t>
      </w:r>
      <w:r w:rsidR="00F0669C">
        <w:rPr>
          <w:bCs/>
        </w:rPr>
        <w:t xml:space="preserve"> (</w:t>
      </w:r>
      <w:r w:rsidR="008D28FA">
        <w:rPr>
          <w:bCs/>
        </w:rPr>
        <w:t>Table</w:t>
      </w:r>
      <w:r w:rsidR="00F0669C">
        <w:rPr>
          <w:bCs/>
        </w:rPr>
        <w:t xml:space="preserve"> 4)</w:t>
      </w:r>
      <w:r>
        <w:rPr>
          <w:bCs/>
        </w:rPr>
        <w:t xml:space="preserve">. </w:t>
      </w:r>
      <w:r w:rsidR="00F0669C">
        <w:rPr>
          <w:bCs/>
        </w:rPr>
        <w:t>Infantile feeding difficulties (</w:t>
      </w:r>
      <w:r w:rsidR="00851B6A">
        <w:rPr>
          <w:bCs/>
        </w:rPr>
        <w:t>9</w:t>
      </w:r>
      <w:r w:rsidR="009C54CB">
        <w:rPr>
          <w:bCs/>
        </w:rPr>
        <w:t>/13, 61</w:t>
      </w:r>
      <w:r w:rsidR="00F0669C">
        <w:rPr>
          <w:bCs/>
        </w:rPr>
        <w:t>%), tube feeding (</w:t>
      </w:r>
      <w:r w:rsidR="00851B6A">
        <w:rPr>
          <w:bCs/>
        </w:rPr>
        <w:t>3/13, 23</w:t>
      </w:r>
      <w:r w:rsidR="00F0669C">
        <w:rPr>
          <w:bCs/>
        </w:rPr>
        <w:t>%) and constipation (</w:t>
      </w:r>
      <w:r w:rsidR="00851B6A">
        <w:rPr>
          <w:bCs/>
        </w:rPr>
        <w:t>5/13, 38%</w:t>
      </w:r>
      <w:r w:rsidR="00F0669C">
        <w:rPr>
          <w:bCs/>
        </w:rPr>
        <w:t xml:space="preserve"> were observed in the GEFD1/2 and the TV cohort as well, with si</w:t>
      </w:r>
      <w:r w:rsidR="00151C1E">
        <w:rPr>
          <w:bCs/>
        </w:rPr>
        <w:t>m</w:t>
      </w:r>
      <w:r w:rsidR="00F0669C">
        <w:rPr>
          <w:bCs/>
        </w:rPr>
        <w:t>ilar ratios</w:t>
      </w:r>
      <w:r w:rsidR="00151C1E">
        <w:rPr>
          <w:bCs/>
        </w:rPr>
        <w:t xml:space="preserve"> to</w:t>
      </w:r>
      <w:r w:rsidR="00F0669C">
        <w:rPr>
          <w:bCs/>
        </w:rPr>
        <w:t xml:space="preserve"> previous </w:t>
      </w:r>
      <w:r w:rsidR="00151C1E">
        <w:rPr>
          <w:bCs/>
        </w:rPr>
        <w:t>reports</w:t>
      </w:r>
      <w:r w:rsidR="00F0669C">
        <w:rPr>
          <w:bCs/>
        </w:rPr>
        <w:t xml:space="preserve"> </w:t>
      </w:r>
      <w:r w:rsidR="00C105E4">
        <w:rPr>
          <w:bCs/>
        </w:rPr>
        <w:fldChar w:fldCharType="begin">
          <w:fldData xml:space="preserve">PEVuZE5vdGU+PENpdGU+PEF1dGhvcj5CYTwvQXV0aG9yPjxZZWFyPjIwMTY8L1llYXI+PFJlY051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</w:fldData>
        </w:fldChar>
      </w:r>
      <w:r w:rsidR="00C105E4">
        <w:rPr>
          <w:bCs/>
        </w:rPr>
        <w:instrText xml:space="preserve"> ADDIN EN.CITE </w:instrText>
      </w:r>
      <w:r w:rsidR="00C105E4">
        <w:rPr>
          <w:bCs/>
        </w:rPr>
        <w:fldChar w:fldCharType="begin">
          <w:fldData xml:space="preserve">PEVuZE5vdGU+PENpdGU+PEF1dGhvcj5CYTwvQXV0aG9yPjxZZWFyPjIwMTY8L1llYXI+PFJlY051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</w:fldData>
        </w:fldChar>
      </w:r>
      <w:r w:rsidR="00C105E4">
        <w:rPr>
          <w:bCs/>
        </w:rPr>
        <w:instrText xml:space="preserve"> ADDIN EN.CITE.DATA </w:instrText>
      </w:r>
      <w:r w:rsidR="00C105E4">
        <w:rPr>
          <w:bCs/>
        </w:rPr>
      </w:r>
      <w:r w:rsidR="00C105E4">
        <w:rPr>
          <w:bCs/>
        </w:rPr>
        <w:fldChar w:fldCharType="end"/>
      </w:r>
      <w:r w:rsidR="00C105E4">
        <w:rPr>
          <w:bCs/>
        </w:rPr>
      </w:r>
      <w:r w:rsidR="00C105E4">
        <w:rPr>
          <w:bCs/>
        </w:rPr>
        <w:fldChar w:fldCharType="separate"/>
      </w:r>
      <w:r w:rsidR="00C105E4">
        <w:rPr>
          <w:bCs/>
        </w:rPr>
        <w:t>(Ba et al., 2016; Pengelly et al., 2016)</w:t>
      </w:r>
      <w:r w:rsidR="00C105E4">
        <w:rPr>
          <w:bCs/>
        </w:rPr>
        <w:fldChar w:fldCharType="end"/>
      </w:r>
      <w:r w:rsidR="00F0669C">
        <w:rPr>
          <w:bCs/>
        </w:rPr>
        <w:t xml:space="preserve">. Facial features were similar in all of these cases and included </w:t>
      </w:r>
      <w:r w:rsidR="00F0669C">
        <w:t>microcephaly with hypertelorism, u</w:t>
      </w:r>
      <w:r w:rsidR="00F0669C" w:rsidRPr="007C0010">
        <w:t>pslanting palpebral fissures, synophrys</w:t>
      </w:r>
      <w:r w:rsidR="00321C4D">
        <w:t xml:space="preserve">, </w:t>
      </w:r>
      <w:r w:rsidR="00F0669C">
        <w:t>long tubular nose with</w:t>
      </w:r>
      <w:r w:rsidR="00F0669C" w:rsidRPr="007C0010">
        <w:t xml:space="preserve"> a bulbous nasal tip and </w:t>
      </w:r>
      <w:r w:rsidR="0015100B">
        <w:t xml:space="preserve">thin </w:t>
      </w:r>
      <w:r w:rsidR="00F0669C">
        <w:t xml:space="preserve">upper lip. </w:t>
      </w:r>
    </w:p>
    <w:p w14:paraId="58407D9E" w14:textId="4973384F" w:rsidR="00E95155" w:rsidRDefault="00E95155" w:rsidP="00E95155">
      <w:pPr>
        <w:spacing w:line="480" w:lineRule="auto"/>
        <w:jc w:val="both"/>
      </w:pPr>
      <w:r>
        <w:t>The cur</w:t>
      </w:r>
      <w:r w:rsidR="00D12E0D">
        <w:t>r</w:t>
      </w:r>
      <w:r>
        <w:t>ent study highlights possible psychiatric complications such as anxiety, sleep paralysis/ REM sleep disorder associated with hallucinations, bipolar disorder and mood swings with paroxysmal bursts of laughter that are all reported in single cases.</w:t>
      </w:r>
    </w:p>
    <w:p w14:paraId="194B830D" w14:textId="07F0013A" w:rsidR="00E95155" w:rsidRDefault="00F908D6" w:rsidP="00E95155">
      <w:pPr>
        <w:spacing w:line="480" w:lineRule="auto"/>
        <w:jc w:val="both"/>
      </w:pPr>
      <w:r>
        <w:t>In addition, we report brain</w:t>
      </w:r>
      <w:r w:rsidR="00851B6A">
        <w:t xml:space="preserve"> abnormalities</w:t>
      </w:r>
      <w:r w:rsidR="0015100B">
        <w:t>,</w:t>
      </w:r>
      <w:r>
        <w:t xml:space="preserve"> namely hypoplastic or agenesis of corpus callosum, dysmorphic lateral ventricles, dysmorphic basal ganglia, global cerebral atrophy, </w:t>
      </w:r>
      <w:r w:rsidR="00851B6A">
        <w:t xml:space="preserve">lissencephaly, ventriculomegaly, progressive leukoencephalopathy, </w:t>
      </w:r>
      <w:r>
        <w:t xml:space="preserve">gliotic scarring in the right middle cerebral artery (MCA) and duplication of the inferior branch of the right MCA. </w:t>
      </w:r>
    </w:p>
    <w:p w14:paraId="2B117C8B" w14:textId="77777777" w:rsidR="00E95155" w:rsidRDefault="00E95155">
      <w:pPr>
        <w:pStyle w:val="BodyText2"/>
        <w:rPr>
          <w:bCs/>
        </w:rPr>
      </w:pPr>
    </w:p>
    <w:p w14:paraId="65090246" w14:textId="04824FAF" w:rsidR="00675D90" w:rsidRDefault="0048136E">
      <w:pPr>
        <w:pStyle w:val="BodyText2"/>
        <w:rPr>
          <w:bCs/>
        </w:rPr>
      </w:pPr>
      <w:r>
        <w:rPr>
          <w:bCs/>
        </w:rPr>
        <w:lastRenderedPageBreak/>
        <w:t xml:space="preserve">Patient 19 has an intragenic deletion of </w:t>
      </w:r>
      <w:r w:rsidRPr="00901D54">
        <w:rPr>
          <w:bCs/>
          <w:i/>
          <w:iCs/>
        </w:rPr>
        <w:t>TRIO</w:t>
      </w:r>
      <w:r>
        <w:rPr>
          <w:bCs/>
        </w:rPr>
        <w:t xml:space="preserve"> and 8</w:t>
      </w:r>
      <w:r w:rsidR="00CD3B40">
        <w:rPr>
          <w:bCs/>
        </w:rPr>
        <w:t xml:space="preserve"> patients had truncating  variants suggesting that haploinsufficiency of the </w:t>
      </w:r>
      <w:r w:rsidR="00CD3B40" w:rsidRPr="000E2C39">
        <w:rPr>
          <w:bCs/>
          <w:i/>
          <w:iCs/>
        </w:rPr>
        <w:t>TRIO</w:t>
      </w:r>
      <w:r w:rsidR="00CD3B40">
        <w:rPr>
          <w:bCs/>
        </w:rPr>
        <w:t xml:space="preserve"> gene through a loss of function mechanism is the likely molecular cause of the p</w:t>
      </w:r>
      <w:r w:rsidR="00B36B2E">
        <w:rPr>
          <w:bCs/>
        </w:rPr>
        <w:t>hen</w:t>
      </w:r>
      <w:r w:rsidR="00CD3B40">
        <w:rPr>
          <w:bCs/>
        </w:rPr>
        <w:t xml:space="preserve">otypes observed in these cases. </w:t>
      </w:r>
      <w:r w:rsidR="00851B6A">
        <w:rPr>
          <w:bCs/>
        </w:rPr>
        <w:t>However, w</w:t>
      </w:r>
      <w:r w:rsidR="00AD75DA">
        <w:rPr>
          <w:bCs/>
        </w:rPr>
        <w:t xml:space="preserve">e do not know whether the </w:t>
      </w:r>
      <w:r w:rsidR="00BA3F33">
        <w:t>frameshift variants</w:t>
      </w:r>
      <w:r w:rsidR="00AD75DA">
        <w:t xml:space="preserve"> </w:t>
      </w:r>
      <w:r w:rsidR="00BA3F33">
        <w:t>result in truncated products of different sizes or nonsense-mediated decay of the aberrant transcripts</w:t>
      </w:r>
      <w:r w:rsidR="00BA3F33">
        <w:rPr>
          <w:bCs/>
        </w:rPr>
        <w:t>. Similarities</w:t>
      </w:r>
      <w:r w:rsidR="00892CE0">
        <w:rPr>
          <w:bCs/>
        </w:rPr>
        <w:t xml:space="preserve"> </w:t>
      </w:r>
      <w:r w:rsidR="00675D90">
        <w:rPr>
          <w:bCs/>
        </w:rPr>
        <w:t>of clin</w:t>
      </w:r>
      <w:r w:rsidR="00D12E0D">
        <w:rPr>
          <w:bCs/>
        </w:rPr>
        <w:t>i</w:t>
      </w:r>
      <w:r w:rsidR="00675D90">
        <w:rPr>
          <w:bCs/>
        </w:rPr>
        <w:t>cal fe</w:t>
      </w:r>
      <w:r w:rsidR="00CD3B40">
        <w:rPr>
          <w:bCs/>
        </w:rPr>
        <w:t>at</w:t>
      </w:r>
      <w:r w:rsidR="00675D90">
        <w:rPr>
          <w:bCs/>
        </w:rPr>
        <w:t xml:space="preserve">ures </w:t>
      </w:r>
      <w:r w:rsidR="00CD3B40">
        <w:rPr>
          <w:bCs/>
        </w:rPr>
        <w:t>observed in cases with variants in the GEFD1/GEFD2 and TVs are evident and could be explained by the effect of the GEFD1 variants on RAC1</w:t>
      </w:r>
      <w:r w:rsidR="004B0DBD">
        <w:rPr>
          <w:bCs/>
        </w:rPr>
        <w:t xml:space="preserve"> leading to</w:t>
      </w:r>
      <w:r w:rsidR="004B0DBD" w:rsidRPr="004B0DBD">
        <w:t xml:space="preserve"> </w:t>
      </w:r>
      <w:r w:rsidR="004B0DBD">
        <w:t>reduced activity of the TRIO protein and a loss</w:t>
      </w:r>
      <w:r w:rsidR="00A0707E">
        <w:t>-</w:t>
      </w:r>
      <w:r w:rsidR="004B0DBD">
        <w:t>of</w:t>
      </w:r>
      <w:r w:rsidR="00A0707E">
        <w:t>-</w:t>
      </w:r>
      <w:r w:rsidR="004B0DBD">
        <w:t>function mechanism</w:t>
      </w:r>
      <w:r w:rsidR="00CD3B40">
        <w:rPr>
          <w:bCs/>
        </w:rPr>
        <w:t xml:space="preserve"> as shown by Barbosa et al (2020).</w:t>
      </w:r>
    </w:p>
    <w:p w14:paraId="1490DDC9" w14:textId="77777777" w:rsidR="005008A5" w:rsidRDefault="005008A5">
      <w:pPr>
        <w:pStyle w:val="BodyText2"/>
        <w:rPr>
          <w:bCs/>
        </w:rPr>
      </w:pPr>
    </w:p>
    <w:p w14:paraId="2B01976F" w14:textId="523606DB" w:rsidR="008C33AE" w:rsidRDefault="00C87417">
      <w:pPr>
        <w:pStyle w:val="BodyText2"/>
        <w:rPr>
          <w:bCs/>
        </w:rPr>
      </w:pPr>
      <w:r>
        <w:rPr>
          <w:bCs/>
        </w:rPr>
        <w:t xml:space="preserve">The current study </w:t>
      </w:r>
      <w:r w:rsidR="00E95155">
        <w:rPr>
          <w:bCs/>
        </w:rPr>
        <w:t>further supports</w:t>
      </w:r>
      <w:r>
        <w:rPr>
          <w:bCs/>
        </w:rPr>
        <w:t xml:space="preserve"> </w:t>
      </w:r>
      <w:r w:rsidR="00500E65">
        <w:rPr>
          <w:bCs/>
        </w:rPr>
        <w:t xml:space="preserve">the finding </w:t>
      </w:r>
      <w:r>
        <w:rPr>
          <w:bCs/>
        </w:rPr>
        <w:t>that missense variants in the spectrin domain cause more signi</w:t>
      </w:r>
      <w:r w:rsidR="00E95155">
        <w:rPr>
          <w:bCs/>
        </w:rPr>
        <w:t>f</w:t>
      </w:r>
      <w:r>
        <w:rPr>
          <w:bCs/>
        </w:rPr>
        <w:t>icant developmental delay with prominent neurological and behaviour features including seizures, stereotyp</w:t>
      </w:r>
      <w:r w:rsidR="00037607">
        <w:rPr>
          <w:bCs/>
        </w:rPr>
        <w:t>i</w:t>
      </w:r>
      <w:r>
        <w:rPr>
          <w:bCs/>
        </w:rPr>
        <w:t>es, autism, OCD and hyperactivity</w:t>
      </w:r>
      <w:r w:rsidR="001B648B">
        <w:rPr>
          <w:bCs/>
        </w:rPr>
        <w:t>,</w:t>
      </w:r>
      <w:r>
        <w:rPr>
          <w:bCs/>
        </w:rPr>
        <w:t xml:space="preserve"> while frameshift</w:t>
      </w:r>
      <w:r w:rsidR="007C16D7">
        <w:rPr>
          <w:bCs/>
        </w:rPr>
        <w:t xml:space="preserve"> and GEFD1/2</w:t>
      </w:r>
      <w:r>
        <w:rPr>
          <w:bCs/>
        </w:rPr>
        <w:t xml:space="preserve"> variants </w:t>
      </w:r>
      <w:r w:rsidR="00F00488">
        <w:rPr>
          <w:bCs/>
        </w:rPr>
        <w:t>caus</w:t>
      </w:r>
      <w:r w:rsidR="007C16D7">
        <w:rPr>
          <w:bCs/>
        </w:rPr>
        <w:t>e</w:t>
      </w:r>
      <w:r>
        <w:rPr>
          <w:bCs/>
        </w:rPr>
        <w:t xml:space="preserve"> a milder phenotype with mild delay </w:t>
      </w:r>
      <w:r w:rsidR="00476C59">
        <w:rPr>
          <w:bCs/>
        </w:rPr>
        <w:t>but also with</w:t>
      </w:r>
      <w:r>
        <w:rPr>
          <w:bCs/>
        </w:rPr>
        <w:t xml:space="preserve"> significant neurological and behaviour involvement.</w:t>
      </w:r>
      <w:r w:rsidR="0092518B">
        <w:rPr>
          <w:bCs/>
        </w:rPr>
        <w:t xml:space="preserve"> </w:t>
      </w:r>
      <w:r w:rsidR="00476C59">
        <w:rPr>
          <w:bCs/>
        </w:rPr>
        <w:t>D</w:t>
      </w:r>
      <w:r w:rsidR="0092518B">
        <w:rPr>
          <w:bCs/>
        </w:rPr>
        <w:t>ifference in the phenotype was not observed in gastrointestinal</w:t>
      </w:r>
      <w:r w:rsidR="00F00488">
        <w:rPr>
          <w:bCs/>
        </w:rPr>
        <w:t>, dental and skeletal</w:t>
      </w:r>
      <w:r w:rsidR="0092518B">
        <w:rPr>
          <w:bCs/>
        </w:rPr>
        <w:t xml:space="preserve"> phenotype</w:t>
      </w:r>
      <w:r w:rsidR="00263EEF">
        <w:rPr>
          <w:bCs/>
        </w:rPr>
        <w:t>s</w:t>
      </w:r>
      <w:r w:rsidR="0092518B">
        <w:rPr>
          <w:bCs/>
        </w:rPr>
        <w:t>.</w:t>
      </w:r>
    </w:p>
    <w:p w14:paraId="116D7CBC" w14:textId="2E2150A0" w:rsidR="007C16D7" w:rsidRDefault="007C16D7" w:rsidP="007C16D7">
      <w:pPr>
        <w:pStyle w:val="BodyText2"/>
        <w:rPr>
          <w:bCs/>
        </w:rPr>
      </w:pPr>
      <w:r>
        <w:rPr>
          <w:bCs/>
        </w:rPr>
        <w:t>In view of the</w:t>
      </w:r>
      <w:r w:rsidR="00500E65">
        <w:rPr>
          <w:bCs/>
        </w:rPr>
        <w:t>se</w:t>
      </w:r>
      <w:r>
        <w:rPr>
          <w:bCs/>
        </w:rPr>
        <w:t xml:space="preserve"> findings, we recommend neurodevelopmental, dental and spine surveillance for indiv</w:t>
      </w:r>
      <w:r w:rsidR="0015100B">
        <w:rPr>
          <w:bCs/>
        </w:rPr>
        <w:t>i</w:t>
      </w:r>
      <w:r>
        <w:rPr>
          <w:bCs/>
        </w:rPr>
        <w:t xml:space="preserve">duals with </w:t>
      </w:r>
      <w:r w:rsidRPr="000E2C39">
        <w:rPr>
          <w:bCs/>
          <w:i/>
          <w:iCs/>
        </w:rPr>
        <w:t>TRIO</w:t>
      </w:r>
      <w:r>
        <w:rPr>
          <w:bCs/>
        </w:rPr>
        <w:t xml:space="preserve"> gene var</w:t>
      </w:r>
      <w:r w:rsidR="0015100B">
        <w:rPr>
          <w:bCs/>
        </w:rPr>
        <w:t>i</w:t>
      </w:r>
      <w:r>
        <w:rPr>
          <w:bCs/>
        </w:rPr>
        <w:t xml:space="preserve">ants, with brain MRI </w:t>
      </w:r>
      <w:r w:rsidR="00263EEF">
        <w:rPr>
          <w:bCs/>
        </w:rPr>
        <w:t xml:space="preserve">performed </w:t>
      </w:r>
      <w:r>
        <w:rPr>
          <w:bCs/>
        </w:rPr>
        <w:t xml:space="preserve">at their initial assessment. In addition, gastrointestinal, psychiatric and behavioural assessments are recommended. </w:t>
      </w:r>
    </w:p>
    <w:p w14:paraId="58CFE1DE" w14:textId="5B453259" w:rsidR="008C33AE" w:rsidRDefault="009F4C78">
      <w:pPr>
        <w:spacing w:line="480" w:lineRule="auto"/>
      </w:pPr>
      <w:r>
        <w:t>Fu</w:t>
      </w:r>
      <w:r w:rsidR="00AF6A6F">
        <w:t>rther</w:t>
      </w:r>
      <w:r>
        <w:t xml:space="preserve"> studies </w:t>
      </w:r>
      <w:r w:rsidR="00404E51">
        <w:t>are required</w:t>
      </w:r>
      <w:r w:rsidR="00AF6A6F">
        <w:t xml:space="preserve"> </w:t>
      </w:r>
      <w:r w:rsidR="00404E51">
        <w:t xml:space="preserve">to </w:t>
      </w:r>
      <w:r>
        <w:t xml:space="preserve">determine the </w:t>
      </w:r>
      <w:r w:rsidR="00404E51">
        <w:t xml:space="preserve">possibility of </w:t>
      </w:r>
      <w:r>
        <w:t>long term complication</w:t>
      </w:r>
      <w:r w:rsidR="00404E51">
        <w:t xml:space="preserve">s related to </w:t>
      </w:r>
      <w:r w:rsidR="00404E51" w:rsidRPr="00901D54">
        <w:rPr>
          <w:i/>
          <w:iCs/>
        </w:rPr>
        <w:t>TRIO</w:t>
      </w:r>
      <w:r w:rsidR="00AF6A6F">
        <w:t xml:space="preserve"> and </w:t>
      </w:r>
      <w:r w:rsidR="00404E51">
        <w:t xml:space="preserve">to uncover the </w:t>
      </w:r>
      <w:r>
        <w:t>significance of the structural brain malformations and the psychiatric issues</w:t>
      </w:r>
      <w:r w:rsidR="00802BD9">
        <w:t xml:space="preserve">. </w:t>
      </w:r>
    </w:p>
    <w:p w14:paraId="6EA705B9" w14:textId="15C66182" w:rsidR="008F4CBB" w:rsidRDefault="00E07EB5">
      <w:pPr>
        <w:spacing w:line="480" w:lineRule="auto"/>
      </w:pPr>
      <w:r>
        <w:t xml:space="preserve">In summary, this case series brings </w:t>
      </w:r>
      <w:r w:rsidR="002234BC">
        <w:t xml:space="preserve">the number of reported </w:t>
      </w:r>
      <w:r w:rsidR="002234BC" w:rsidRPr="00901D54">
        <w:rPr>
          <w:i/>
          <w:iCs/>
        </w:rPr>
        <w:t>TRIO</w:t>
      </w:r>
      <w:r w:rsidR="002234BC">
        <w:t xml:space="preserve"> cases</w:t>
      </w:r>
      <w:r w:rsidR="00A9111A">
        <w:t xml:space="preserve"> </w:t>
      </w:r>
      <w:r>
        <w:t xml:space="preserve">to </w:t>
      </w:r>
      <w:r w:rsidR="002F3AA5">
        <w:t>57</w:t>
      </w:r>
      <w:r w:rsidR="0015100B">
        <w:t xml:space="preserve"> </w:t>
      </w:r>
      <w:r>
        <w:t xml:space="preserve">patients with either a </w:t>
      </w:r>
      <w:r w:rsidR="00263EEF">
        <w:t xml:space="preserve">variant in </w:t>
      </w:r>
      <w:r w:rsidR="00802BD9">
        <w:t xml:space="preserve">spectrin and a likely </w:t>
      </w:r>
      <w:r>
        <w:t>gain</w:t>
      </w:r>
      <w:r w:rsidR="00D87A1F">
        <w:t>-</w:t>
      </w:r>
      <w:r>
        <w:t>of</w:t>
      </w:r>
      <w:r w:rsidR="00D87A1F">
        <w:t>-</w:t>
      </w:r>
      <w:r>
        <w:t xml:space="preserve">function </w:t>
      </w:r>
      <w:r w:rsidR="00263EEF">
        <w:t>mechanism</w:t>
      </w:r>
      <w:r w:rsidR="00802BD9">
        <w:t xml:space="preserve"> </w:t>
      </w:r>
      <w:r>
        <w:t xml:space="preserve">or a </w:t>
      </w:r>
      <w:r w:rsidR="00802BD9">
        <w:t>variant in the GEFD1/2</w:t>
      </w:r>
      <w:r w:rsidR="00112CF1">
        <w:t xml:space="preserve"> </w:t>
      </w:r>
      <w:r w:rsidR="00A44B2A">
        <w:t>d</w:t>
      </w:r>
      <w:r w:rsidR="00112CF1">
        <w:t>omain,</w:t>
      </w:r>
      <w:r w:rsidR="00802BD9">
        <w:t xml:space="preserve"> truncating variant</w:t>
      </w:r>
      <w:r w:rsidR="003C6B0C">
        <w:t xml:space="preserve"> </w:t>
      </w:r>
      <w:r w:rsidR="00802BD9">
        <w:t xml:space="preserve">or a deletion likely </w:t>
      </w:r>
      <w:r w:rsidR="00112CF1">
        <w:t>leading to</w:t>
      </w:r>
      <w:r w:rsidR="00802BD9">
        <w:t xml:space="preserve"> a </w:t>
      </w:r>
      <w:r>
        <w:t>loss</w:t>
      </w:r>
      <w:r w:rsidR="00D87A1F">
        <w:t>-</w:t>
      </w:r>
      <w:r>
        <w:t>of</w:t>
      </w:r>
      <w:r w:rsidR="00D87A1F">
        <w:t>-</w:t>
      </w:r>
      <w:r>
        <w:t xml:space="preserve">function </w:t>
      </w:r>
      <w:r w:rsidR="00802BD9">
        <w:t xml:space="preserve">of </w:t>
      </w:r>
      <w:r w:rsidR="00802BD9">
        <w:lastRenderedPageBreak/>
        <w:t>the TRIO protein</w:t>
      </w:r>
      <w:r w:rsidR="00263EEF">
        <w:t>,</w:t>
      </w:r>
      <w:r>
        <w:t xml:space="preserve"> resulting in </w:t>
      </w:r>
      <w:r w:rsidR="00263EEF">
        <w:t>distinguishable</w:t>
      </w:r>
      <w:r>
        <w:t xml:space="preserve"> </w:t>
      </w:r>
      <w:r w:rsidR="00263EEF">
        <w:t xml:space="preserve">clinical </w:t>
      </w:r>
      <w:r>
        <w:t xml:space="preserve">features specific to the effect of the variant on the gene function. </w:t>
      </w:r>
      <w:r w:rsidR="008F4CBB">
        <w:t>This current</w:t>
      </w:r>
      <w:r w:rsidR="002234BC">
        <w:t xml:space="preserve"> cohort</w:t>
      </w:r>
      <w:r w:rsidR="008F4CBB">
        <w:t xml:space="preserve"> further supports the contention raised by previous pub</w:t>
      </w:r>
      <w:r>
        <w:t>li</w:t>
      </w:r>
      <w:r w:rsidR="008F4CBB">
        <w:t>cations that misse</w:t>
      </w:r>
      <w:r>
        <w:t>n</w:t>
      </w:r>
      <w:r w:rsidR="008F4CBB">
        <w:t>se variants in the Spectrin domain result in a d</w:t>
      </w:r>
      <w:r w:rsidR="00263EEF">
        <w:t>is</w:t>
      </w:r>
      <w:r w:rsidR="008F4CBB">
        <w:t>tinct phenotype with recognisable feat</w:t>
      </w:r>
      <w:r w:rsidR="0015100B">
        <w:t>u</w:t>
      </w:r>
      <w:r w:rsidR="008F4CBB">
        <w:t>res (macroc</w:t>
      </w:r>
      <w:r w:rsidR="0015100B">
        <w:t>e</w:t>
      </w:r>
      <w:r w:rsidR="008F4CBB">
        <w:t>phaly, frontal bossing</w:t>
      </w:r>
      <w:r w:rsidR="00263EEF">
        <w:t xml:space="preserve"> etc.</w:t>
      </w:r>
      <w:r w:rsidR="008F4CBB">
        <w:t>) while truncating variants, deletions and missense variant</w:t>
      </w:r>
      <w:r w:rsidR="00263EEF">
        <w:t>s</w:t>
      </w:r>
      <w:r w:rsidR="008F4CBB">
        <w:t xml:space="preserve"> in the GEFD1 and 2 dom</w:t>
      </w:r>
      <w:r w:rsidR="0015100B">
        <w:t>a</w:t>
      </w:r>
      <w:r w:rsidR="008F4CBB">
        <w:t>ins are more likely to lead to a loss of prot</w:t>
      </w:r>
      <w:r w:rsidR="0015100B">
        <w:t>e</w:t>
      </w:r>
      <w:r w:rsidR="008F4CBB">
        <w:t>in function and chara</w:t>
      </w:r>
      <w:r w:rsidR="0015100B">
        <w:t>c</w:t>
      </w:r>
      <w:r w:rsidR="008F4CBB">
        <w:t>tersitic features that include microce</w:t>
      </w:r>
      <w:r w:rsidR="0015100B">
        <w:t>p</w:t>
      </w:r>
      <w:r w:rsidR="008F4CBB">
        <w:t>haly, long, tubular nose, bulbous nasal tip and thin upper lip</w:t>
      </w:r>
      <w:r>
        <w:t xml:space="preserve"> amongst other features</w:t>
      </w:r>
      <w:r w:rsidR="008F4CBB">
        <w:t xml:space="preserve">. </w:t>
      </w:r>
    </w:p>
    <w:p w14:paraId="2232FCBB" w14:textId="77777777" w:rsidR="004F1C54" w:rsidRDefault="004F1C54">
      <w:pPr>
        <w:spacing w:line="480" w:lineRule="auto"/>
      </w:pPr>
    </w:p>
    <w:p w14:paraId="3A18EFDE" w14:textId="77777777" w:rsidR="008C33AE" w:rsidRDefault="008C33AE">
      <w:pPr>
        <w:pStyle w:val="Heading1"/>
        <w:rPr>
          <w:bCs/>
          <w:szCs w:val="24"/>
        </w:rPr>
      </w:pPr>
      <w:r>
        <w:rPr>
          <w:bCs/>
          <w:szCs w:val="24"/>
        </w:rPr>
        <w:t>Acknowledgements</w:t>
      </w:r>
    </w:p>
    <w:p w14:paraId="41EBBC9B" w14:textId="021CBFC2" w:rsidR="00A12EBF" w:rsidRDefault="00E55F47" w:rsidP="00AE59DA">
      <w:pPr>
        <w:spacing w:line="480" w:lineRule="auto"/>
      </w:pPr>
      <w:r>
        <w:t xml:space="preserve">We would like to thank </w:t>
      </w:r>
      <w:r w:rsidR="00490F5E">
        <w:t xml:space="preserve">patients and families for </w:t>
      </w:r>
      <w:r w:rsidR="004F1C54">
        <w:t xml:space="preserve">their </w:t>
      </w:r>
      <w:r w:rsidR="00490F5E">
        <w:t>participation in this study,</w:t>
      </w:r>
      <w:r w:rsidR="00490F5E">
        <w:rPr>
          <w:rFonts w:cstheme="minorHAnsi"/>
          <w:lang w:val="en-US"/>
        </w:rPr>
        <w:t xml:space="preserve"> in particular</w:t>
      </w:r>
      <w:r w:rsidR="00490F5E">
        <w:t xml:space="preserve"> </w:t>
      </w:r>
      <w:r w:rsidR="00A6634D">
        <w:t xml:space="preserve">we would like to thank </w:t>
      </w:r>
      <w:r>
        <w:t>Alina Nanciu, Windus Fernandez</w:t>
      </w:r>
      <w:r w:rsidR="0042076D">
        <w:t xml:space="preserve"> Brinkford</w:t>
      </w:r>
      <w:r>
        <w:t>, Candice Williams, Brad Whitteker</w:t>
      </w:r>
      <w:r w:rsidR="00E0320F">
        <w:t xml:space="preserve">, Jennifer Grube, </w:t>
      </w:r>
      <w:r w:rsidR="00575FD0">
        <w:t>Paolo Mencherini</w:t>
      </w:r>
      <w:r w:rsidR="0042076D">
        <w:t>, Martha Castillo</w:t>
      </w:r>
      <w:r w:rsidR="00446EA7">
        <w:t xml:space="preserve"> and</w:t>
      </w:r>
      <w:r w:rsidR="00575FD0">
        <w:t xml:space="preserve"> </w:t>
      </w:r>
      <w:r w:rsidR="00581214">
        <w:t>Natalie Portela</w:t>
      </w:r>
      <w:r w:rsidR="00490F5E">
        <w:t xml:space="preserve">. </w:t>
      </w:r>
    </w:p>
    <w:p w14:paraId="6DF8E01D" w14:textId="744E5BBE" w:rsidR="007B274F" w:rsidRPr="00A31981" w:rsidRDefault="007B274F" w:rsidP="007B274F">
      <w:pPr>
        <w:spacing w:line="480" w:lineRule="auto"/>
        <w:rPr>
          <w:noProof w:val="0"/>
          <w:sz w:val="22"/>
          <w:szCs w:val="22"/>
        </w:rPr>
      </w:pPr>
      <w:r w:rsidRPr="007B274F">
        <w:t>This work was supported by grants from the Agence Nationale de la Recherche to A.D (ANR-2019 TRIOTISM)</w:t>
      </w:r>
      <w:r>
        <w:t>.</w:t>
      </w:r>
      <w:r w:rsidR="00A31981">
        <w:t xml:space="preserve"> </w:t>
      </w:r>
      <w:r w:rsidR="00A31981" w:rsidRPr="00A31981">
        <w:t>DB is supported by National Institute for Health Research (NIHR) (RP-2016-07-011</w:t>
      </w:r>
      <w:r w:rsidR="007715E3">
        <w:t>)</w:t>
      </w:r>
      <w:r w:rsidR="00A31981" w:rsidRPr="00A31981">
        <w:t xml:space="preserve"> research professorship</w:t>
      </w:r>
      <w:r w:rsidR="00A31981">
        <w:t>.</w:t>
      </w:r>
    </w:p>
    <w:p w14:paraId="526A3BC3" w14:textId="77777777" w:rsidR="00B873CC" w:rsidRDefault="00B873CC" w:rsidP="00AE59DA">
      <w:pPr>
        <w:spacing w:line="480" w:lineRule="auto"/>
      </w:pPr>
    </w:p>
    <w:p w14:paraId="2B77AD48" w14:textId="504E1D19" w:rsidR="00724585" w:rsidRDefault="00F00488" w:rsidP="00AE59DA">
      <w:pPr>
        <w:spacing w:line="480" w:lineRule="auto"/>
        <w:rPr>
          <w:bCs/>
        </w:rPr>
      </w:pPr>
      <w:r w:rsidRPr="00F00488">
        <w:rPr>
          <w:bCs/>
        </w:rPr>
        <w:t>The authors declare no conflict of interest</w:t>
      </w:r>
      <w:r>
        <w:rPr>
          <w:bCs/>
        </w:rPr>
        <w:t>.</w:t>
      </w:r>
    </w:p>
    <w:p w14:paraId="5FBF2883" w14:textId="446B2726" w:rsidR="00354CB7" w:rsidRDefault="00354CB7" w:rsidP="00AE59DA">
      <w:pPr>
        <w:spacing w:line="480" w:lineRule="auto"/>
        <w:rPr>
          <w:bCs/>
        </w:rPr>
      </w:pPr>
    </w:p>
    <w:p w14:paraId="5DC9BC90" w14:textId="5E077FD2" w:rsidR="00354CB7" w:rsidRPr="003A102E" w:rsidRDefault="00354CB7" w:rsidP="00AE59DA">
      <w:pPr>
        <w:spacing w:line="480" w:lineRule="auto"/>
        <w:rPr>
          <w:b/>
        </w:rPr>
      </w:pPr>
      <w:r w:rsidRPr="003A102E">
        <w:rPr>
          <w:b/>
        </w:rPr>
        <w:t>Author contribution statement</w:t>
      </w:r>
    </w:p>
    <w:p w14:paraId="18108255" w14:textId="3EFEC308" w:rsidR="00354CB7" w:rsidRDefault="00354CB7" w:rsidP="00354CB7">
      <w:pPr>
        <w:shd w:val="clear" w:color="auto" w:fill="FFFFFF"/>
        <w:spacing w:before="100" w:beforeAutospacing="1" w:after="100" w:afterAutospacing="1" w:line="480" w:lineRule="auto"/>
      </w:pPr>
      <w:r>
        <w:rPr>
          <w:color w:val="222222"/>
          <w:shd w:val="clear" w:color="auto" w:fill="FFFFFF"/>
        </w:rPr>
        <w:t xml:space="preserve">Conceptualization: DB, AD, SS, GG; Data curation: GG, </w:t>
      </w:r>
      <w:r w:rsidR="00836B32">
        <w:rPr>
          <w:color w:val="222222"/>
          <w:shd w:val="clear" w:color="auto" w:fill="FFFFFF"/>
        </w:rPr>
        <w:t>DH, AMCG, MPR, AC, MM, FV, DS, AC, E-LS, B-MA, ST, ESA, CMcW, PRW, MO’D, GA, AKB, PZ, LDM, AGML, OA-L,</w:t>
      </w:r>
      <w:r w:rsidR="00133F8A">
        <w:rPr>
          <w:color w:val="222222"/>
          <w:shd w:val="clear" w:color="auto" w:fill="FFFFFF"/>
        </w:rPr>
        <w:t xml:space="preserve"> </w:t>
      </w:r>
      <w:r>
        <w:rPr>
          <w:color w:val="222222"/>
          <w:shd w:val="clear" w:color="auto" w:fill="FFFFFF"/>
        </w:rPr>
        <w:t xml:space="preserve">PB, HW, OR; Formal Analysis of the clinical data: GG, Analysis of functional data: AD, SS, HW, OR, DB;  Investigation and interpretation of data: GG, </w:t>
      </w:r>
      <w:r>
        <w:rPr>
          <w:color w:val="222222"/>
          <w:shd w:val="clear" w:color="auto" w:fill="FFFFFF"/>
        </w:rPr>
        <w:lastRenderedPageBreak/>
        <w:t xml:space="preserve">HW, OR, DB, SS, AD; Methodology: GG, AD, SS, DB; Supervision:  DB, AD, SS; </w:t>
      </w:r>
      <w:r w:rsidR="00133F8A">
        <w:rPr>
          <w:color w:val="222222"/>
          <w:shd w:val="clear" w:color="auto" w:fill="FFFFFF"/>
        </w:rPr>
        <w:t xml:space="preserve">Visualisation: GG, SS, AD, HAW, OR; </w:t>
      </w:r>
      <w:r>
        <w:rPr>
          <w:color w:val="222222"/>
          <w:shd w:val="clear" w:color="auto" w:fill="FFFFFF"/>
        </w:rPr>
        <w:t>Writing – original draft: GG</w:t>
      </w:r>
      <w:r w:rsidRPr="001B2F82">
        <w:rPr>
          <w:color w:val="222222"/>
          <w:shd w:val="clear" w:color="auto" w:fill="FFFFFF"/>
        </w:rPr>
        <w:t xml:space="preserve">; Writing – review &amp; editing: </w:t>
      </w:r>
      <w:r>
        <w:rPr>
          <w:color w:val="222222"/>
          <w:shd w:val="clear" w:color="auto" w:fill="FFFFFF"/>
        </w:rPr>
        <w:t>DH, AMCG, MPR, AC, MM, FV, DS, AC, E-LS, B-MA, ST, ESA, CMcW, PRW, MO’D, GA, AKB, PZ, LDM, AGML, OA-L, HAW, OR, PB, AD, SS, DB</w:t>
      </w:r>
      <w:r w:rsidR="00B873CC">
        <w:rPr>
          <w:color w:val="222222"/>
          <w:shd w:val="clear" w:color="auto" w:fill="FFFFFF"/>
        </w:rPr>
        <w:t>.</w:t>
      </w:r>
    </w:p>
    <w:p w14:paraId="00A7137F" w14:textId="77777777" w:rsidR="00354CB7" w:rsidRPr="00F00488" w:rsidRDefault="00354CB7" w:rsidP="00AE59DA">
      <w:pPr>
        <w:spacing w:line="480" w:lineRule="auto"/>
        <w:rPr>
          <w:bCs/>
        </w:rPr>
      </w:pPr>
    </w:p>
    <w:p w14:paraId="4E232BCF" w14:textId="05DE909D" w:rsidR="00F00488" w:rsidRDefault="00F00488">
      <w:pPr>
        <w:rPr>
          <w:bCs/>
        </w:rPr>
      </w:pPr>
      <w:r>
        <w:rPr>
          <w:bCs/>
        </w:rPr>
        <w:br w:type="page"/>
      </w:r>
    </w:p>
    <w:p w14:paraId="077A20E8" w14:textId="7A313DF7" w:rsidR="008C33AE" w:rsidRDefault="008C33AE">
      <w:pPr>
        <w:pStyle w:val="Heading1"/>
        <w:rPr>
          <w:bCs/>
          <w:szCs w:val="24"/>
        </w:rPr>
      </w:pPr>
      <w:r>
        <w:rPr>
          <w:bCs/>
          <w:szCs w:val="24"/>
        </w:rPr>
        <w:lastRenderedPageBreak/>
        <w:t>Legend</w:t>
      </w:r>
      <w:r w:rsidR="00E07EB5">
        <w:rPr>
          <w:bCs/>
          <w:szCs w:val="24"/>
        </w:rPr>
        <w:t>s</w:t>
      </w:r>
      <w:r>
        <w:rPr>
          <w:bCs/>
          <w:szCs w:val="24"/>
        </w:rPr>
        <w:t xml:space="preserve"> to Figures</w:t>
      </w:r>
    </w:p>
    <w:p w14:paraId="43C9B8B5" w14:textId="7BF4FB55" w:rsidR="00FD6FB0" w:rsidRDefault="00FD6FB0" w:rsidP="00FD6FB0">
      <w:pPr>
        <w:spacing w:line="480" w:lineRule="auto"/>
        <w:jc w:val="both"/>
        <w:rPr>
          <w:b/>
        </w:rPr>
      </w:pPr>
      <w:r w:rsidRPr="008B7BCC">
        <w:rPr>
          <w:b/>
        </w:rPr>
        <w:t>Fig.</w:t>
      </w:r>
      <w:r>
        <w:rPr>
          <w:b/>
        </w:rPr>
        <w:t xml:space="preserve">1 TRIO-N1465S variant leads to </w:t>
      </w:r>
      <w:bookmarkStart w:id="1" w:name="_Hlk126676395"/>
      <w:r>
        <w:rPr>
          <w:b/>
        </w:rPr>
        <w:t>decreased neurite outgrowth and impaired RAC1 activation</w:t>
      </w:r>
      <w:bookmarkEnd w:id="1"/>
      <w:r>
        <w:rPr>
          <w:b/>
        </w:rPr>
        <w:t xml:space="preserve">. (A) </w:t>
      </w:r>
      <w:r w:rsidR="002C73AA" w:rsidRPr="00C7387E">
        <w:t xml:space="preserve">Quantification of the ratio of phospho-PAK1 levels over total PAK1 expression, measured from </w:t>
      </w:r>
      <w:r w:rsidR="002C73AA" w:rsidRPr="00C7387E">
        <w:rPr>
          <w:rFonts w:cstheme="minorHAnsi"/>
        </w:rPr>
        <w:t xml:space="preserve">HEK293T cell lysates transfected with the indicated GFP-TRIO </w:t>
      </w:r>
      <w:r w:rsidR="002C73AA">
        <w:rPr>
          <w:rFonts w:cstheme="minorHAnsi"/>
        </w:rPr>
        <w:t>constructs.</w:t>
      </w:r>
      <w:r w:rsidR="002C73AA" w:rsidRPr="00C7387E">
        <w:rPr>
          <w:rFonts w:cstheme="minorHAnsi"/>
        </w:rPr>
        <w:t xml:space="preserve"> </w:t>
      </w:r>
      <w:r w:rsidR="002C73AA" w:rsidRPr="00C7387E">
        <w:t>GEF-dead is a TRIO form mutated in its GEF domain and unable to activate RAC1.</w:t>
      </w:r>
      <w:r w:rsidR="002C73AA">
        <w:t xml:space="preserve"> </w:t>
      </w:r>
      <w:r w:rsidR="002C73AA" w:rsidRPr="00C7387E">
        <w:rPr>
          <w:rFonts w:cstheme="minorHAnsi"/>
        </w:rPr>
        <w:t xml:space="preserve">Data are presented as the mean </w:t>
      </w:r>
      <w:r w:rsidR="002C73AA">
        <w:t>±</w:t>
      </w:r>
      <w:r w:rsidR="002C73AA" w:rsidRPr="00C7387E">
        <w:rPr>
          <w:rFonts w:cstheme="minorHAnsi"/>
        </w:rPr>
        <w:t xml:space="preserve"> SEM of at least </w:t>
      </w:r>
      <w:r w:rsidR="002C73AA">
        <w:rPr>
          <w:rFonts w:cstheme="minorHAnsi"/>
        </w:rPr>
        <w:t>four</w:t>
      </w:r>
      <w:r w:rsidR="002C73AA" w:rsidRPr="00C7387E">
        <w:rPr>
          <w:rFonts w:cstheme="minorHAnsi"/>
        </w:rPr>
        <w:t xml:space="preserve"> independent experiments.</w:t>
      </w:r>
      <w:r w:rsidR="002C73AA">
        <w:rPr>
          <w:rFonts w:cstheme="minorHAnsi"/>
        </w:rPr>
        <w:t xml:space="preserve"> </w:t>
      </w:r>
      <w:r w:rsidRPr="005A088A">
        <w:rPr>
          <w:rFonts w:cstheme="minorHAnsi"/>
          <w:b/>
        </w:rPr>
        <w:t>(B)</w:t>
      </w:r>
      <w:r>
        <w:rPr>
          <w:rFonts w:cstheme="minorHAnsi"/>
        </w:rPr>
        <w:t xml:space="preserve"> </w:t>
      </w:r>
      <w:r w:rsidR="002C73AA" w:rsidRPr="00C7387E">
        <w:rPr>
          <w:rFonts w:cstheme="minorHAnsi"/>
        </w:rPr>
        <w:t xml:space="preserve">Representative immunoblot of HEK293T cell lysates transfected with the indicated GFP-TRIO </w:t>
      </w:r>
      <w:r w:rsidR="002C73AA">
        <w:rPr>
          <w:rFonts w:cstheme="minorHAnsi"/>
        </w:rPr>
        <w:t>construct</w:t>
      </w:r>
      <w:r w:rsidR="002C73AA" w:rsidRPr="00C7387E">
        <w:rPr>
          <w:rFonts w:cstheme="minorHAnsi"/>
        </w:rPr>
        <w:t xml:space="preserve">s and detected with an anti-GFP antibody. PAK1 phosphorylation and total levels are detected with PAK1 antibodies, </w:t>
      </w:r>
      <w:r w:rsidR="002C73AA">
        <w:rPr>
          <w:rFonts w:cstheme="minorHAnsi"/>
        </w:rPr>
        <w:t>recognising</w:t>
      </w:r>
      <w:r w:rsidR="002C73AA" w:rsidRPr="00C7387E">
        <w:rPr>
          <w:rFonts w:cstheme="minorHAnsi"/>
        </w:rPr>
        <w:t xml:space="preserve"> phosphorylated PAK on Ser144 or total PAK</w:t>
      </w:r>
      <w:r w:rsidR="002C73AA">
        <w:rPr>
          <w:rFonts w:cstheme="minorHAnsi"/>
        </w:rPr>
        <w:t>, respectively</w:t>
      </w:r>
      <w:r w:rsidR="002C73AA" w:rsidRPr="00C7387E">
        <w:rPr>
          <w:rFonts w:cstheme="minorHAnsi"/>
        </w:rPr>
        <w:t>.</w:t>
      </w:r>
    </w:p>
    <w:p w14:paraId="2CBFD8B6" w14:textId="0B802C44" w:rsidR="00FD6FB0" w:rsidRPr="005A088A" w:rsidRDefault="00FD6FB0" w:rsidP="00FD6FB0">
      <w:pPr>
        <w:spacing w:line="480" w:lineRule="auto"/>
        <w:jc w:val="both"/>
        <w:rPr>
          <w:rFonts w:cstheme="minorHAnsi"/>
        </w:rPr>
      </w:pPr>
      <w:r w:rsidRPr="005A088A">
        <w:rPr>
          <w:b/>
        </w:rPr>
        <w:t>(C)</w:t>
      </w:r>
      <w:r>
        <w:t xml:space="preserve"> </w:t>
      </w:r>
      <w:r w:rsidR="002C73AA" w:rsidRPr="00C7387E">
        <w:t xml:space="preserve">Quantification of </w:t>
      </w:r>
      <w:r w:rsidR="002C73AA">
        <w:t>neurite</w:t>
      </w:r>
      <w:r w:rsidR="002C73AA" w:rsidRPr="00C7387E">
        <w:t xml:space="preserve"> </w:t>
      </w:r>
      <w:r w:rsidR="002C73AA">
        <w:t>outgrowth</w:t>
      </w:r>
      <w:r w:rsidR="002C73AA" w:rsidRPr="00C7387E">
        <w:t xml:space="preserve"> induced by WT or TRIO</w:t>
      </w:r>
      <w:r w:rsidR="002C73AA">
        <w:t xml:space="preserve">-N1465S variant </w:t>
      </w:r>
      <w:r w:rsidR="002C73AA" w:rsidRPr="00C7387E">
        <w:t>in N1E</w:t>
      </w:r>
      <w:r w:rsidR="002C73AA">
        <w:t>-</w:t>
      </w:r>
      <w:r w:rsidR="002C73AA" w:rsidRPr="00C7387E">
        <w:t xml:space="preserve">115 cells. </w:t>
      </w:r>
      <w:r w:rsidR="002C73AA" w:rsidRPr="00C7387E">
        <w:rPr>
          <w:rFonts w:cstheme="minorHAnsi"/>
        </w:rPr>
        <w:t xml:space="preserve">Data are presented as n-fold change over WT TRIO, which was arbitrarily set to 1. Data are presented as the mean </w:t>
      </w:r>
      <w:r w:rsidR="002C73AA">
        <w:t>±</w:t>
      </w:r>
      <w:r w:rsidR="002C73AA" w:rsidRPr="00C7387E">
        <w:rPr>
          <w:rFonts w:cstheme="minorHAnsi"/>
        </w:rPr>
        <w:t xml:space="preserve"> SEM of at least </w:t>
      </w:r>
      <w:r w:rsidR="002C73AA">
        <w:rPr>
          <w:rFonts w:cstheme="minorHAnsi"/>
        </w:rPr>
        <w:t>four</w:t>
      </w:r>
      <w:r w:rsidR="002C73AA" w:rsidRPr="00C7387E">
        <w:rPr>
          <w:rFonts w:cstheme="minorHAnsi"/>
        </w:rPr>
        <w:t xml:space="preserve"> independent experiments.</w:t>
      </w:r>
    </w:p>
    <w:p w14:paraId="20B3C204" w14:textId="63DD80E2" w:rsidR="00BE4BDD" w:rsidRDefault="00BE4BDD" w:rsidP="00BE4BDD">
      <w:pPr>
        <w:pStyle w:val="BodyTextIndent"/>
        <w:ind w:left="0" w:firstLine="0"/>
      </w:pPr>
      <w:r w:rsidRPr="00724585">
        <w:rPr>
          <w:b/>
          <w:bCs/>
        </w:rPr>
        <w:t>Fig.</w:t>
      </w:r>
      <w:r w:rsidR="00FD6FB0">
        <w:rPr>
          <w:b/>
          <w:bCs/>
        </w:rPr>
        <w:t>2</w:t>
      </w:r>
      <w:r>
        <w:tab/>
        <w:t xml:space="preserve">Facial and limb features of individuals with likely pathogenic or pathogenic variant in the spectrin domain of the </w:t>
      </w:r>
      <w:r w:rsidRPr="00A9111A">
        <w:rPr>
          <w:i/>
          <w:iCs/>
        </w:rPr>
        <w:t>TRIO</w:t>
      </w:r>
      <w:r>
        <w:t xml:space="preserve"> gene. Common fe</w:t>
      </w:r>
      <w:r w:rsidR="00CF3A5D">
        <w:t>at</w:t>
      </w:r>
      <w:r>
        <w:t>ures are high forehead, long nose with broad nasal tip, synoph</w:t>
      </w:r>
      <w:r w:rsidR="00CF3A5D">
        <w:t>ry</w:t>
      </w:r>
      <w:r>
        <w:t>s and low-set ears.</w:t>
      </w:r>
    </w:p>
    <w:p w14:paraId="48086A16" w14:textId="77ACA5BD" w:rsidR="008C33AE" w:rsidRDefault="00917CF1" w:rsidP="00BA35AE">
      <w:pPr>
        <w:spacing w:line="480" w:lineRule="auto"/>
      </w:pPr>
      <w:r w:rsidRPr="009F4C78">
        <w:rPr>
          <w:b/>
          <w:bCs/>
        </w:rPr>
        <w:t xml:space="preserve">Fig. </w:t>
      </w:r>
      <w:r w:rsidR="00FD6FB0">
        <w:rPr>
          <w:b/>
          <w:bCs/>
        </w:rPr>
        <w:t>3</w:t>
      </w:r>
      <w:r w:rsidR="00BA35AE">
        <w:t xml:space="preserve">  </w:t>
      </w:r>
      <w:r>
        <w:t>Facial and limb phenotype</w:t>
      </w:r>
      <w:r w:rsidR="00CD7CDC">
        <w:t>s</w:t>
      </w:r>
      <w:r>
        <w:t xml:space="preserve"> of</w:t>
      </w:r>
      <w:r w:rsidR="00CD7CDC">
        <w:t xml:space="preserve"> individuals with a misse</w:t>
      </w:r>
      <w:r w:rsidR="0069771A">
        <w:t>n</w:t>
      </w:r>
      <w:r w:rsidR="00CD7CDC">
        <w:t>se variant in the GEFD1 or GEFD2 domain.</w:t>
      </w:r>
    </w:p>
    <w:p w14:paraId="4559E088" w14:textId="5E887E82" w:rsidR="00BA35AE" w:rsidRDefault="00BA35AE" w:rsidP="00BA35AE">
      <w:pPr>
        <w:spacing w:line="480" w:lineRule="auto"/>
      </w:pPr>
      <w:r w:rsidRPr="00BA35AE">
        <w:rPr>
          <w:b/>
          <w:bCs/>
        </w:rPr>
        <w:t xml:space="preserve">Fig. </w:t>
      </w:r>
      <w:r w:rsidR="00FD6FB0">
        <w:rPr>
          <w:b/>
          <w:bCs/>
        </w:rPr>
        <w:t>4</w:t>
      </w:r>
      <w:r>
        <w:rPr>
          <w:b/>
          <w:bCs/>
        </w:rPr>
        <w:t xml:space="preserve"> </w:t>
      </w:r>
      <w:r w:rsidRPr="00BA35AE">
        <w:t>Facial and limb fe</w:t>
      </w:r>
      <w:r>
        <w:t>at</w:t>
      </w:r>
      <w:r w:rsidRPr="00BA35AE">
        <w:t xml:space="preserve">ures of individuals with a </w:t>
      </w:r>
      <w:r>
        <w:t xml:space="preserve">truncating variant. Patient </w:t>
      </w:r>
      <w:r w:rsidR="00B93DF4">
        <w:t>19</w:t>
      </w:r>
      <w:r>
        <w:t xml:space="preserve"> possesses </w:t>
      </w:r>
      <w:r w:rsidR="00B93DF4">
        <w:t>an in</w:t>
      </w:r>
      <w:r w:rsidR="00311E8B">
        <w:t>-</w:t>
      </w:r>
      <w:r w:rsidR="00B93DF4">
        <w:t>frame intragenic deletion</w:t>
      </w:r>
      <w:r>
        <w:t>.</w:t>
      </w:r>
    </w:p>
    <w:p w14:paraId="25710055" w14:textId="022BBE52" w:rsidR="00A636A6" w:rsidRDefault="00A636A6" w:rsidP="00BA35AE">
      <w:pPr>
        <w:spacing w:line="480" w:lineRule="auto"/>
      </w:pPr>
      <w:r w:rsidRPr="00A636A6">
        <w:rPr>
          <w:b/>
          <w:bCs/>
        </w:rPr>
        <w:t>Fig.</w:t>
      </w:r>
      <w:r w:rsidR="00FD6FB0">
        <w:rPr>
          <w:b/>
          <w:bCs/>
        </w:rPr>
        <w:t>5</w:t>
      </w:r>
      <w:r>
        <w:t xml:space="preserve"> TRIO domains map showing the position of variant</w:t>
      </w:r>
      <w:r w:rsidR="00623E17">
        <w:t>s</w:t>
      </w:r>
      <w:r>
        <w:t xml:space="preserve"> described in this study.</w:t>
      </w:r>
    </w:p>
    <w:p w14:paraId="3E84D0EA" w14:textId="14A66794" w:rsidR="00ED159B" w:rsidRPr="00BB2D54" w:rsidRDefault="003F7303" w:rsidP="00BB2D54">
      <w:pPr>
        <w:spacing w:line="480" w:lineRule="auto"/>
      </w:pPr>
      <w:r>
        <w:t xml:space="preserve">Supplementary Figure1 </w:t>
      </w:r>
      <w:r>
        <w:rPr>
          <w:szCs w:val="20"/>
        </w:rPr>
        <w:t xml:space="preserve">Pathogenicity of the variant </w:t>
      </w:r>
      <w:r>
        <w:t xml:space="preserve">c.6244-2A&gt;G identified in </w:t>
      </w:r>
      <w:r>
        <w:rPr>
          <w:szCs w:val="20"/>
        </w:rPr>
        <w:t xml:space="preserve">Patient 23 was confirmed by </w:t>
      </w:r>
      <w:r w:rsidRPr="0016033C">
        <w:rPr>
          <w:bCs/>
        </w:rPr>
        <w:t>splicing analysis</w:t>
      </w:r>
      <w:r>
        <w:rPr>
          <w:bCs/>
        </w:rPr>
        <w:t xml:space="preserve"> showing an </w:t>
      </w:r>
      <w:r>
        <w:rPr>
          <w:color w:val="000000"/>
          <w:shd w:val="clear" w:color="auto" w:fill="FFFFFF"/>
        </w:rPr>
        <w:t>aberrant alternative acceptor site activation causing a 26 base pair loss and subsequent frame shift. This result was confirmed by Sanger sequencing.</w:t>
      </w:r>
      <w:r w:rsidR="00ED159B">
        <w:rPr>
          <w:b/>
          <w:bCs/>
          <w:lang w:val="de-DE"/>
        </w:rPr>
        <w:br w:type="page"/>
      </w:r>
    </w:p>
    <w:p w14:paraId="64C50A53" w14:textId="71896216" w:rsidR="00BF43B5" w:rsidRPr="005D0C6F" w:rsidRDefault="00A926FD" w:rsidP="00A1651D">
      <w:pPr>
        <w:rPr>
          <w:b/>
          <w:bCs/>
          <w:lang w:val="de-DE"/>
        </w:rPr>
      </w:pPr>
      <w:r w:rsidRPr="005D0C6F">
        <w:rPr>
          <w:b/>
          <w:bCs/>
          <w:lang w:val="de-DE"/>
        </w:rPr>
        <w:lastRenderedPageBreak/>
        <w:t>References</w:t>
      </w:r>
    </w:p>
    <w:p w14:paraId="3E37A3E1" w14:textId="77777777" w:rsidR="00A31FFA" w:rsidRPr="005D0C6F" w:rsidRDefault="00A31FFA" w:rsidP="004F0E12">
      <w:pPr>
        <w:spacing w:line="360" w:lineRule="auto"/>
        <w:rPr>
          <w:b/>
          <w:bCs/>
          <w:lang w:val="de-DE"/>
        </w:rPr>
      </w:pPr>
    </w:p>
    <w:p w14:paraId="7FDA4E13" w14:textId="7F4838EF" w:rsidR="00410C25" w:rsidRPr="00410C25" w:rsidRDefault="00BF43B5" w:rsidP="00410C25">
      <w:pPr>
        <w:pStyle w:val="EndNoteBibliography"/>
        <w:ind w:left="720" w:hanging="720"/>
      </w:pPr>
      <w:r>
        <w:fldChar w:fldCharType="begin"/>
      </w:r>
      <w:r w:rsidRPr="005D0C6F">
        <w:rPr>
          <w:lang w:val="de-DE"/>
        </w:rPr>
        <w:instrText xml:space="preserve"> ADDIN EN.REFLIST </w:instrText>
      </w:r>
      <w:r>
        <w:fldChar w:fldCharType="separate"/>
      </w:r>
      <w:r w:rsidR="00410C25" w:rsidRPr="00410C25">
        <w:t xml:space="preserve">Ba, W., van der Raadt, J., &amp; Nadif Kasri, N. (2013). Rho GTPase signaling at the synapse: implications for intellectual disability. </w:t>
      </w:r>
      <w:r w:rsidR="00410C25" w:rsidRPr="00410C25">
        <w:rPr>
          <w:i/>
        </w:rPr>
        <w:t>Exp Cell Res</w:t>
      </w:r>
      <w:r w:rsidR="00410C25" w:rsidRPr="00410C25">
        <w:t>,</w:t>
      </w:r>
      <w:r w:rsidR="00410C25" w:rsidRPr="00410C25">
        <w:rPr>
          <w:i/>
        </w:rPr>
        <w:t xml:space="preserve"> 319</w:t>
      </w:r>
      <w:r w:rsidR="00410C25" w:rsidRPr="00410C25">
        <w:t xml:space="preserve">(15), 2368-2374. </w:t>
      </w:r>
      <w:hyperlink r:id="rId8" w:history="1">
        <w:r w:rsidR="00410C25" w:rsidRPr="00410C25">
          <w:rPr>
            <w:rStyle w:val="Hyperlink"/>
          </w:rPr>
          <w:t>https://doi.org/10.1016/j.yexcr.2013.05.033</w:t>
        </w:r>
      </w:hyperlink>
      <w:r w:rsidR="00410C25" w:rsidRPr="00410C25">
        <w:t xml:space="preserve"> </w:t>
      </w:r>
    </w:p>
    <w:p w14:paraId="540E263E" w14:textId="2D6D9FE1" w:rsidR="00410C25" w:rsidRPr="00410C25" w:rsidRDefault="00410C25" w:rsidP="00410C25">
      <w:pPr>
        <w:pStyle w:val="EndNoteBibliography"/>
        <w:ind w:left="720" w:hanging="720"/>
      </w:pPr>
      <w:r w:rsidRPr="00410C25">
        <w:t xml:space="preserve">Ba, W., Yan, Y., Reijnders, M. R., Schuurs-Hoeijmakers, J. H., Feenstra, I., Bongers, E. M., Bosch, D. G., De Leeuw, N., Pfundt, R., Gilissen, C., De Vries, P. F., Veltman, J. A., Hoischen, A., Mefford, H. C., Eichler, E. E., Vissers, L. E., Nadif Kasri, N., &amp; De Vries, B. B. (2016). TRIO loss of function is associated with mild intellectual disability and affects dendritic branching and synapse function. </w:t>
      </w:r>
      <w:r w:rsidRPr="00410C25">
        <w:rPr>
          <w:i/>
        </w:rPr>
        <w:t>Hum Mol Genet</w:t>
      </w:r>
      <w:r w:rsidRPr="00410C25">
        <w:t>,</w:t>
      </w:r>
      <w:r w:rsidRPr="00410C25">
        <w:rPr>
          <w:i/>
        </w:rPr>
        <w:t xml:space="preserve"> 25</w:t>
      </w:r>
      <w:r w:rsidRPr="00410C25">
        <w:t xml:space="preserve">(5), 892-902. </w:t>
      </w:r>
      <w:hyperlink r:id="rId9" w:history="1">
        <w:r w:rsidRPr="00410C25">
          <w:rPr>
            <w:rStyle w:val="Hyperlink"/>
          </w:rPr>
          <w:t>https://doi.org/10.1093/hmg/ddv618</w:t>
        </w:r>
      </w:hyperlink>
      <w:r w:rsidRPr="00410C25">
        <w:t xml:space="preserve"> </w:t>
      </w:r>
    </w:p>
    <w:p w14:paraId="67EEDCFB" w14:textId="6A2E6421" w:rsidR="00410C25" w:rsidRPr="00410C25" w:rsidRDefault="00410C25" w:rsidP="00410C25">
      <w:pPr>
        <w:pStyle w:val="EndNoteBibliography"/>
        <w:ind w:left="720" w:hanging="720"/>
      </w:pPr>
      <w:r w:rsidRPr="00410C25">
        <w:t xml:space="preserve">Barbosa, S., Greville-Heygate, S., Bonnet, M., Godwin, A., Fagotto-Kaufmann, C., Kajava, A. V., Laouteouet, D., Mawby, R., Wai, H. A., Dingemans, A. J. M., Hehir-Kwa, J., Willems, M., Capri, Y., Mehta, S. G., Cox, H., Goudie, D., Vansenne, F., Turnpenny, P., Vincent, M., . . . Baralle, D. (2020). Opposite Modulation of RAC1 by Mutations in TRIO Is Associated with Distinct, Domain-Specific Neurodevelopmental Disorders. </w:t>
      </w:r>
      <w:r w:rsidRPr="00410C25">
        <w:rPr>
          <w:i/>
        </w:rPr>
        <w:t>Am J Hum Genet</w:t>
      </w:r>
      <w:r w:rsidRPr="00410C25">
        <w:t>,</w:t>
      </w:r>
      <w:r w:rsidRPr="00410C25">
        <w:rPr>
          <w:i/>
        </w:rPr>
        <w:t xml:space="preserve"> 106</w:t>
      </w:r>
      <w:r w:rsidRPr="00410C25">
        <w:t xml:space="preserve">(3), 338-355. </w:t>
      </w:r>
      <w:hyperlink r:id="rId10" w:history="1">
        <w:r w:rsidRPr="00410C25">
          <w:rPr>
            <w:rStyle w:val="Hyperlink"/>
          </w:rPr>
          <w:t>https://doi.org/10.1016/j.ajhg.2020.01.018</w:t>
        </w:r>
      </w:hyperlink>
      <w:r w:rsidRPr="00410C25">
        <w:t xml:space="preserve"> </w:t>
      </w:r>
    </w:p>
    <w:p w14:paraId="4CC34179" w14:textId="30C0D9BA" w:rsidR="00410C25" w:rsidRPr="00410C25" w:rsidRDefault="00410C25" w:rsidP="00410C25">
      <w:pPr>
        <w:pStyle w:val="EndNoteBibliography"/>
        <w:ind w:left="720" w:hanging="720"/>
      </w:pPr>
      <w:r w:rsidRPr="00410C25">
        <w:t xml:space="preserve">Bellanger, J. M., Lazaro, J. B., Diriong, S., Fernandez, A., Lamb, N., &amp; Debant, A. (1998). The two guanine nucleotide exchange factor domains of Trio link the Rac1 and the RhoA pathways in vivo. </w:t>
      </w:r>
      <w:r w:rsidRPr="00410C25">
        <w:rPr>
          <w:i/>
        </w:rPr>
        <w:t>Oncogene</w:t>
      </w:r>
      <w:r w:rsidRPr="00410C25">
        <w:t>,</w:t>
      </w:r>
      <w:r w:rsidRPr="00410C25">
        <w:rPr>
          <w:i/>
        </w:rPr>
        <w:t xml:space="preserve"> 16</w:t>
      </w:r>
      <w:r w:rsidRPr="00410C25">
        <w:t xml:space="preserve">(2), 147-152. </w:t>
      </w:r>
      <w:hyperlink r:id="rId11" w:history="1">
        <w:r w:rsidRPr="00410C25">
          <w:rPr>
            <w:rStyle w:val="Hyperlink"/>
          </w:rPr>
          <w:t>https://doi.org/10.1038/sj.onc.1201532</w:t>
        </w:r>
      </w:hyperlink>
      <w:r w:rsidRPr="00410C25">
        <w:t xml:space="preserve"> </w:t>
      </w:r>
    </w:p>
    <w:p w14:paraId="61D64E74" w14:textId="02FC4056" w:rsidR="00410C25" w:rsidRPr="00410C25" w:rsidRDefault="00410C25" w:rsidP="00410C25">
      <w:pPr>
        <w:pStyle w:val="EndNoteBibliography"/>
        <w:ind w:left="720" w:hanging="720"/>
      </w:pPr>
      <w:r w:rsidRPr="00410C25">
        <w:t xml:space="preserve">Blangy, A., Vignal, E., Schmidt, S., Debant, A., Gauthier-Rouviere, C., &amp; Fort, P. (2000). TrioGEF1 controls Rac- and Cdc42-dependent cell structures through the direct activation of rhoG. </w:t>
      </w:r>
      <w:r w:rsidRPr="00410C25">
        <w:rPr>
          <w:i/>
        </w:rPr>
        <w:t>J Cell Sci</w:t>
      </w:r>
      <w:r w:rsidRPr="00410C25">
        <w:t>,</w:t>
      </w:r>
      <w:r w:rsidRPr="00410C25">
        <w:rPr>
          <w:i/>
        </w:rPr>
        <w:t xml:space="preserve"> 113 ( Pt 4)</w:t>
      </w:r>
      <w:r w:rsidRPr="00410C25">
        <w:t xml:space="preserve">, 729-739. </w:t>
      </w:r>
      <w:hyperlink r:id="rId12" w:history="1">
        <w:r w:rsidRPr="00410C25">
          <w:rPr>
            <w:rStyle w:val="Hyperlink"/>
          </w:rPr>
          <w:t>https://doi.org/10.1242/jcs.113.4.729</w:t>
        </w:r>
      </w:hyperlink>
      <w:r w:rsidRPr="00410C25">
        <w:t xml:space="preserve"> </w:t>
      </w:r>
    </w:p>
    <w:p w14:paraId="54BDB8EE" w14:textId="286659F2" w:rsidR="00410C25" w:rsidRPr="00410C25" w:rsidRDefault="00410C25" w:rsidP="00410C25">
      <w:pPr>
        <w:pStyle w:val="EndNoteBibliography"/>
        <w:ind w:left="720" w:hanging="720"/>
      </w:pPr>
      <w:r w:rsidRPr="00410C25">
        <w:t xml:space="preserve">Briancon-Marjollet, A., Ghogha, A., Nawabi, H., Triki, I., Auziol, C., Fromont, S., Piche, C., Enslen, H., Chebli, K., Cloutier, J. F., Castellani, V., Debant, A., &amp; Lamarche-Vane, N. (2008). Trio mediates netrin-1-induced Rac1 activation in axon outgrowth and guidance. </w:t>
      </w:r>
      <w:r w:rsidRPr="00410C25">
        <w:rPr>
          <w:i/>
        </w:rPr>
        <w:t>Mol Cell Biol</w:t>
      </w:r>
      <w:r w:rsidRPr="00410C25">
        <w:t>,</w:t>
      </w:r>
      <w:r w:rsidRPr="00410C25">
        <w:rPr>
          <w:i/>
        </w:rPr>
        <w:t xml:space="preserve"> 28</w:t>
      </w:r>
      <w:r w:rsidRPr="00410C25">
        <w:t xml:space="preserve">(7), 2314-2323. </w:t>
      </w:r>
      <w:hyperlink r:id="rId13" w:history="1">
        <w:r w:rsidRPr="00410C25">
          <w:rPr>
            <w:rStyle w:val="Hyperlink"/>
          </w:rPr>
          <w:t>https://doi.org/10.1128/MCB.00998-07</w:t>
        </w:r>
      </w:hyperlink>
      <w:r w:rsidRPr="00410C25">
        <w:t xml:space="preserve"> </w:t>
      </w:r>
    </w:p>
    <w:p w14:paraId="12B77338" w14:textId="046EC5C3" w:rsidR="00410C25" w:rsidRPr="00410C25" w:rsidRDefault="00410C25" w:rsidP="00410C25">
      <w:pPr>
        <w:pStyle w:val="EndNoteBibliography"/>
        <w:ind w:left="720" w:hanging="720"/>
      </w:pPr>
      <w:r w:rsidRPr="00410C25">
        <w:t xml:space="preserve">Debant, A., Serra-Pages, C., Seipel, K., O'Brien, S., Tang, M., Park, S. H., &amp; Streuli, M. (1996). The multidomain protein Trio binds the LAR transmembrane tyrosine phosphatase, contains a protein kinase domain, and has separate rac-specific and rho-specific guanine nucleotide exchange factor domains. </w:t>
      </w:r>
      <w:r w:rsidRPr="00410C25">
        <w:rPr>
          <w:i/>
        </w:rPr>
        <w:t>Proc Natl Acad Sci U S A</w:t>
      </w:r>
      <w:r w:rsidRPr="00410C25">
        <w:t>,</w:t>
      </w:r>
      <w:r w:rsidRPr="00410C25">
        <w:rPr>
          <w:i/>
        </w:rPr>
        <w:t xml:space="preserve"> 93</w:t>
      </w:r>
      <w:r w:rsidRPr="00410C25">
        <w:t xml:space="preserve">(11), 5466-5471. </w:t>
      </w:r>
      <w:hyperlink r:id="rId14" w:history="1">
        <w:r w:rsidRPr="00410C25">
          <w:rPr>
            <w:rStyle w:val="Hyperlink"/>
          </w:rPr>
          <w:t>https://doi.org/10.1073/pnas.93.11.5466</w:t>
        </w:r>
      </w:hyperlink>
      <w:r w:rsidRPr="00410C25">
        <w:t xml:space="preserve"> </w:t>
      </w:r>
    </w:p>
    <w:p w14:paraId="4ADCC516" w14:textId="5B13EB98" w:rsidR="00410C25" w:rsidRPr="00410C25" w:rsidRDefault="00410C25" w:rsidP="00410C25">
      <w:pPr>
        <w:pStyle w:val="EndNoteBibliography"/>
        <w:ind w:left="720" w:hanging="720"/>
      </w:pPr>
      <w:r w:rsidRPr="00410C25">
        <w:t xml:space="preserve">Govek, E. E., Newey, S. E., &amp; Van Aelst, L. (2005). The role of the Rho GTPases in neuronal development. </w:t>
      </w:r>
      <w:r w:rsidRPr="00410C25">
        <w:rPr>
          <w:i/>
        </w:rPr>
        <w:t>Genes Dev</w:t>
      </w:r>
      <w:r w:rsidRPr="00410C25">
        <w:t>,</w:t>
      </w:r>
      <w:r w:rsidRPr="00410C25">
        <w:rPr>
          <w:i/>
        </w:rPr>
        <w:t xml:space="preserve"> 19</w:t>
      </w:r>
      <w:r w:rsidRPr="00410C25">
        <w:t xml:space="preserve">(1), 1-49. </w:t>
      </w:r>
      <w:hyperlink r:id="rId15" w:history="1">
        <w:r w:rsidRPr="00410C25">
          <w:rPr>
            <w:rStyle w:val="Hyperlink"/>
          </w:rPr>
          <w:t>https://doi.org/10.1101/gad.1256405</w:t>
        </w:r>
      </w:hyperlink>
      <w:r w:rsidRPr="00410C25">
        <w:t xml:space="preserve"> </w:t>
      </w:r>
    </w:p>
    <w:p w14:paraId="5447DF02" w14:textId="410A1A35" w:rsidR="00410C25" w:rsidRPr="00410C25" w:rsidRDefault="00410C25" w:rsidP="00410C25">
      <w:pPr>
        <w:pStyle w:val="EndNoteBibliography"/>
        <w:ind w:left="720" w:hanging="720"/>
      </w:pPr>
      <w:r w:rsidRPr="00410C25">
        <w:t xml:space="preserve">Herring, B. E., &amp; Nicoll, R. A. (2016). Kalirin and Trio proteins serve critical roles in excitatory synaptic transmission and LTP. </w:t>
      </w:r>
      <w:r w:rsidRPr="00410C25">
        <w:rPr>
          <w:i/>
        </w:rPr>
        <w:t>Proc Natl Acad Sci U S A</w:t>
      </w:r>
      <w:r w:rsidRPr="00410C25">
        <w:t>,</w:t>
      </w:r>
      <w:r w:rsidRPr="00410C25">
        <w:rPr>
          <w:i/>
        </w:rPr>
        <w:t xml:space="preserve"> 113</w:t>
      </w:r>
      <w:r w:rsidRPr="00410C25">
        <w:t xml:space="preserve">(8), 2264-2269. </w:t>
      </w:r>
      <w:hyperlink r:id="rId16" w:history="1">
        <w:r w:rsidRPr="00410C25">
          <w:rPr>
            <w:rStyle w:val="Hyperlink"/>
          </w:rPr>
          <w:t>https://doi.org/10.1073/pnas.1600179113</w:t>
        </w:r>
      </w:hyperlink>
      <w:r w:rsidRPr="00410C25">
        <w:t xml:space="preserve"> </w:t>
      </w:r>
    </w:p>
    <w:p w14:paraId="7A4A1E71" w14:textId="6E8B0EB5" w:rsidR="00410C25" w:rsidRPr="00410C25" w:rsidRDefault="00410C25" w:rsidP="00410C25">
      <w:pPr>
        <w:pStyle w:val="EndNoteBibliography"/>
        <w:ind w:left="720" w:hanging="720"/>
      </w:pPr>
      <w:r w:rsidRPr="00410C25">
        <w:t xml:space="preserve">Iyer, S. C., Wang, D., Iyer, E. P., Trunnell, S. A., Meduri, R., Shinwari, R., Sulkowski, M. J., &amp; Cox, D. N. (2012). The RhoGEF trio functions in sculpting class specific dendrite morphogenesis in Drosophila sensory neurons. </w:t>
      </w:r>
      <w:r w:rsidRPr="00410C25">
        <w:rPr>
          <w:i/>
        </w:rPr>
        <w:t>PLoS One</w:t>
      </w:r>
      <w:r w:rsidRPr="00410C25">
        <w:t>,</w:t>
      </w:r>
      <w:r w:rsidRPr="00410C25">
        <w:rPr>
          <w:i/>
        </w:rPr>
        <w:t xml:space="preserve"> 7</w:t>
      </w:r>
      <w:r w:rsidRPr="00410C25">
        <w:t xml:space="preserve">(3), e33634. </w:t>
      </w:r>
      <w:hyperlink r:id="rId17" w:history="1">
        <w:r w:rsidRPr="00410C25">
          <w:rPr>
            <w:rStyle w:val="Hyperlink"/>
          </w:rPr>
          <w:t>https://doi.org/10.1371/journal.pone.0033634</w:t>
        </w:r>
      </w:hyperlink>
      <w:r w:rsidRPr="00410C25">
        <w:t xml:space="preserve"> </w:t>
      </w:r>
    </w:p>
    <w:p w14:paraId="2AE52989" w14:textId="6E62765F" w:rsidR="00410C25" w:rsidRPr="00410C25" w:rsidRDefault="00410C25" w:rsidP="00410C25">
      <w:pPr>
        <w:pStyle w:val="EndNoteBibliography"/>
        <w:ind w:left="720" w:hanging="720"/>
      </w:pPr>
      <w:r w:rsidRPr="00410C25">
        <w:t xml:space="preserve">Kloth, K., Graul-Neumann, L., Hermann, K., Johannsen, J., Bierhals, T., &amp; Kortum, F. (2021). More evidence on TRIO missense mutations in the spectrin repeat domain causing severe developmental delay and recognizable facial dysmorphism with </w:t>
      </w:r>
      <w:r w:rsidRPr="00410C25">
        <w:lastRenderedPageBreak/>
        <w:t xml:space="preserve">macrocephaly. </w:t>
      </w:r>
      <w:r w:rsidRPr="00410C25">
        <w:rPr>
          <w:i/>
        </w:rPr>
        <w:t>Neurogenetics</w:t>
      </w:r>
      <w:r w:rsidRPr="00410C25">
        <w:t>,</w:t>
      </w:r>
      <w:r w:rsidRPr="00410C25">
        <w:rPr>
          <w:i/>
        </w:rPr>
        <w:t xml:space="preserve"> 22</w:t>
      </w:r>
      <w:r w:rsidRPr="00410C25">
        <w:t xml:space="preserve">(3), 221-224. </w:t>
      </w:r>
      <w:hyperlink r:id="rId18" w:history="1">
        <w:r w:rsidRPr="00410C25">
          <w:rPr>
            <w:rStyle w:val="Hyperlink"/>
          </w:rPr>
          <w:t>https://doi.org/10.1007/s10048-021-00648-3</w:t>
        </w:r>
      </w:hyperlink>
      <w:r w:rsidRPr="00410C25">
        <w:t xml:space="preserve"> </w:t>
      </w:r>
    </w:p>
    <w:p w14:paraId="1C13A8BD" w14:textId="1EF7FBF9" w:rsidR="00410C25" w:rsidRPr="00410C25" w:rsidRDefault="00410C25" w:rsidP="00410C25">
      <w:pPr>
        <w:pStyle w:val="EndNoteBibliography"/>
        <w:ind w:left="720" w:hanging="720"/>
      </w:pPr>
      <w:r w:rsidRPr="00410C25">
        <w:t xml:space="preserve">Kolbjer, S., Martin, D. A., Pettersson, M., Dahlin, M., &amp; Anderlid, B. M. (2021). Lissencephaly in an epilepsy cohort: Molecular, radiological and clinical aspects. </w:t>
      </w:r>
      <w:r w:rsidRPr="00410C25">
        <w:rPr>
          <w:i/>
        </w:rPr>
        <w:t>Eur J Paediatr Neurol</w:t>
      </w:r>
      <w:r w:rsidRPr="00410C25">
        <w:t>,</w:t>
      </w:r>
      <w:r w:rsidRPr="00410C25">
        <w:rPr>
          <w:i/>
        </w:rPr>
        <w:t xml:space="preserve"> 30</w:t>
      </w:r>
      <w:r w:rsidRPr="00410C25">
        <w:t xml:space="preserve">, 71-81. </w:t>
      </w:r>
      <w:hyperlink r:id="rId19" w:history="1">
        <w:r w:rsidRPr="00410C25">
          <w:rPr>
            <w:rStyle w:val="Hyperlink"/>
          </w:rPr>
          <w:t>https://doi.org/10.1016/j.ejpn.2020.12.011</w:t>
        </w:r>
      </w:hyperlink>
      <w:r w:rsidRPr="00410C25">
        <w:t xml:space="preserve"> </w:t>
      </w:r>
    </w:p>
    <w:p w14:paraId="272A3093" w14:textId="70630947" w:rsidR="00410C25" w:rsidRPr="00410C25" w:rsidRDefault="00410C25" w:rsidP="00410C25">
      <w:pPr>
        <w:pStyle w:val="EndNoteBibliography"/>
        <w:ind w:left="720" w:hanging="720"/>
      </w:pPr>
      <w:r w:rsidRPr="00410C25">
        <w:t xml:space="preserve">McPherson, C. E., Eipper, B. A., &amp; Mains, R. E. (2005). Multiple novel isoforms of Trio are expressed in the developing rat brain. </w:t>
      </w:r>
      <w:r w:rsidRPr="00410C25">
        <w:rPr>
          <w:i/>
        </w:rPr>
        <w:t>Gene</w:t>
      </w:r>
      <w:r w:rsidRPr="00410C25">
        <w:t>,</w:t>
      </w:r>
      <w:r w:rsidRPr="00410C25">
        <w:rPr>
          <w:i/>
        </w:rPr>
        <w:t xml:space="preserve"> 347</w:t>
      </w:r>
      <w:r w:rsidRPr="00410C25">
        <w:t xml:space="preserve">(1), 125-135. </w:t>
      </w:r>
      <w:hyperlink r:id="rId20" w:history="1">
        <w:r w:rsidRPr="00410C25">
          <w:rPr>
            <w:rStyle w:val="Hyperlink"/>
          </w:rPr>
          <w:t>https://doi.org/10.1016/j.gene.2004.12.028</w:t>
        </w:r>
      </w:hyperlink>
      <w:r w:rsidRPr="00410C25">
        <w:t xml:space="preserve"> </w:t>
      </w:r>
    </w:p>
    <w:p w14:paraId="73F6E978" w14:textId="41A2DFDE" w:rsidR="00410C25" w:rsidRPr="00410C25" w:rsidRDefault="00410C25" w:rsidP="00410C25">
      <w:pPr>
        <w:pStyle w:val="EndNoteBibliography"/>
        <w:ind w:left="720" w:hanging="720"/>
      </w:pPr>
      <w:r w:rsidRPr="00410C25">
        <w:t xml:space="preserve">Paskus, J. D., Herring, B. E., &amp; Roche, K. W. (2020). Kalirin and Trio: RhoGEFs in Synaptic Transmission, Plasticity, and Complex Brain Disorders. </w:t>
      </w:r>
      <w:r w:rsidRPr="00410C25">
        <w:rPr>
          <w:i/>
        </w:rPr>
        <w:t>Trends Neurosci</w:t>
      </w:r>
      <w:r w:rsidRPr="00410C25">
        <w:t>,</w:t>
      </w:r>
      <w:r w:rsidRPr="00410C25">
        <w:rPr>
          <w:i/>
        </w:rPr>
        <w:t xml:space="preserve"> 43</w:t>
      </w:r>
      <w:r w:rsidRPr="00410C25">
        <w:t xml:space="preserve">(7), 505-518. </w:t>
      </w:r>
      <w:hyperlink r:id="rId21" w:history="1">
        <w:r w:rsidRPr="00410C25">
          <w:rPr>
            <w:rStyle w:val="Hyperlink"/>
          </w:rPr>
          <w:t>https://doi.org/10.1016/j.tins.2020.05.002</w:t>
        </w:r>
      </w:hyperlink>
      <w:r w:rsidRPr="00410C25">
        <w:t xml:space="preserve"> </w:t>
      </w:r>
    </w:p>
    <w:p w14:paraId="18FC34B0" w14:textId="3B118E69" w:rsidR="00410C25" w:rsidRPr="00410C25" w:rsidRDefault="00410C25" w:rsidP="00410C25">
      <w:pPr>
        <w:pStyle w:val="EndNoteBibliography"/>
        <w:ind w:left="720" w:hanging="720"/>
      </w:pPr>
      <w:r w:rsidRPr="00410C25">
        <w:t xml:space="preserve">Pengelly, R. J., Greville-Heygate, S., Schmidt, S., Seaby, E. G., Jabalameli, M. R., Mehta, S. G., Parker, M. J., Goudie, D., Fagotto-Kaufmann, C., Mercer, C., Study, D. D. D., Debant, A., Ennis, S., &amp; Baralle, D. (2016). Mutations specific to the Rac-GEF domain of TRIO cause intellectual disability and microcephaly. </w:t>
      </w:r>
      <w:r w:rsidRPr="00410C25">
        <w:rPr>
          <w:i/>
        </w:rPr>
        <w:t>J Med Genet</w:t>
      </w:r>
      <w:r w:rsidRPr="00410C25">
        <w:t>,</w:t>
      </w:r>
      <w:r w:rsidRPr="00410C25">
        <w:rPr>
          <w:i/>
        </w:rPr>
        <w:t xml:space="preserve"> 53</w:t>
      </w:r>
      <w:r w:rsidRPr="00410C25">
        <w:t xml:space="preserve">(11), 735-742. </w:t>
      </w:r>
      <w:hyperlink r:id="rId22" w:history="1">
        <w:r w:rsidRPr="00410C25">
          <w:rPr>
            <w:rStyle w:val="Hyperlink"/>
          </w:rPr>
          <w:t>https://doi.org/10.1136/jmedgenet-2016-103942</w:t>
        </w:r>
      </w:hyperlink>
      <w:r w:rsidRPr="00410C25">
        <w:t xml:space="preserve"> </w:t>
      </w:r>
    </w:p>
    <w:p w14:paraId="6A0BB644" w14:textId="4A36FF01" w:rsidR="00410C25" w:rsidRPr="00410C25" w:rsidRDefault="00410C25" w:rsidP="00410C25">
      <w:pPr>
        <w:pStyle w:val="EndNoteBibliography"/>
        <w:ind w:left="720" w:hanging="720"/>
      </w:pPr>
      <w:r w:rsidRPr="00410C25">
        <w:t xml:space="preserve">Portales-Casamar, E., Briancon-Marjollet, A., Fromont, S., Triboulet, R., &amp; Debant, A. (2006). Identification of novel neuronal isoforms of the Rho-GEF Trio. </w:t>
      </w:r>
      <w:r w:rsidRPr="00410C25">
        <w:rPr>
          <w:i/>
        </w:rPr>
        <w:t>Biol Cell</w:t>
      </w:r>
      <w:r w:rsidRPr="00410C25">
        <w:t>,</w:t>
      </w:r>
      <w:r w:rsidRPr="00410C25">
        <w:rPr>
          <w:i/>
        </w:rPr>
        <w:t xml:space="preserve"> 98</w:t>
      </w:r>
      <w:r w:rsidRPr="00410C25">
        <w:t xml:space="preserve">(3), 183-193. </w:t>
      </w:r>
      <w:hyperlink r:id="rId23" w:history="1">
        <w:r w:rsidRPr="00410C25">
          <w:rPr>
            <w:rStyle w:val="Hyperlink"/>
          </w:rPr>
          <w:t>https://doi.org/10.1042/BC20050009</w:t>
        </w:r>
      </w:hyperlink>
      <w:r w:rsidRPr="00410C25">
        <w:t xml:space="preserve"> </w:t>
      </w:r>
    </w:p>
    <w:p w14:paraId="6E5D8DC0" w14:textId="65A79568" w:rsidR="00410C25" w:rsidRPr="00410C25" w:rsidRDefault="00410C25" w:rsidP="00410C25">
      <w:pPr>
        <w:pStyle w:val="EndNoteBibliography"/>
        <w:ind w:left="720" w:hanging="720"/>
      </w:pPr>
      <w:r w:rsidRPr="00410C25">
        <w:t xml:space="preserve">Sadybekov, A., Tian, C., Arnesano, C., Katritch, V., &amp; Herring, B. E. (2017). An autism spectrum disorder-related de novo mutation hotspot discovered in the GEF1 domain of Trio. </w:t>
      </w:r>
      <w:r w:rsidRPr="00410C25">
        <w:rPr>
          <w:i/>
        </w:rPr>
        <w:t>Nat Commun</w:t>
      </w:r>
      <w:r w:rsidRPr="00410C25">
        <w:t>,</w:t>
      </w:r>
      <w:r w:rsidRPr="00410C25">
        <w:rPr>
          <w:i/>
        </w:rPr>
        <w:t xml:space="preserve"> 8</w:t>
      </w:r>
      <w:r w:rsidRPr="00410C25">
        <w:t xml:space="preserve">(1), 601. </w:t>
      </w:r>
      <w:hyperlink r:id="rId24" w:history="1">
        <w:r w:rsidRPr="00410C25">
          <w:rPr>
            <w:rStyle w:val="Hyperlink"/>
          </w:rPr>
          <w:t>https://doi.org/10.1038/s41467-017-00472-0</w:t>
        </w:r>
      </w:hyperlink>
      <w:r w:rsidRPr="00410C25">
        <w:t xml:space="preserve"> </w:t>
      </w:r>
    </w:p>
    <w:p w14:paraId="1436D0F3" w14:textId="2EAEEF9B" w:rsidR="00410C25" w:rsidRPr="00410C25" w:rsidRDefault="00410C25" w:rsidP="00410C25">
      <w:pPr>
        <w:pStyle w:val="EndNoteBibliography"/>
        <w:ind w:left="720" w:hanging="720"/>
      </w:pPr>
      <w:r w:rsidRPr="00410C25">
        <w:t xml:space="preserve">Schmidt, S., &amp; Debant, A. (2014). Function and regulation of the Rho guanine nucleotide exchange factor Trio. </w:t>
      </w:r>
      <w:r w:rsidRPr="00410C25">
        <w:rPr>
          <w:i/>
        </w:rPr>
        <w:t>Small GTPases</w:t>
      </w:r>
      <w:r w:rsidRPr="00410C25">
        <w:t>,</w:t>
      </w:r>
      <w:r w:rsidRPr="00410C25">
        <w:rPr>
          <w:i/>
        </w:rPr>
        <w:t xml:space="preserve"> 5</w:t>
      </w:r>
      <w:r w:rsidRPr="00410C25">
        <w:t xml:space="preserve">, e29769. </w:t>
      </w:r>
      <w:hyperlink r:id="rId25" w:history="1">
        <w:r w:rsidRPr="00410C25">
          <w:rPr>
            <w:rStyle w:val="Hyperlink"/>
          </w:rPr>
          <w:t>https://doi.org/10.4161/sgtp.29769</w:t>
        </w:r>
      </w:hyperlink>
      <w:r w:rsidRPr="00410C25">
        <w:t xml:space="preserve"> </w:t>
      </w:r>
    </w:p>
    <w:p w14:paraId="77FCBE82" w14:textId="1FDB4B92" w:rsidR="00410C25" w:rsidRPr="00410C25" w:rsidRDefault="00410C25" w:rsidP="00410C25">
      <w:pPr>
        <w:pStyle w:val="EndNoteBibliography"/>
        <w:ind w:left="720" w:hanging="720"/>
      </w:pPr>
      <w:r w:rsidRPr="00410C25">
        <w:t xml:space="preserve">Schultz-Rogers, L., Muthusamy, K., Pinto, E. V. F., Klee, E. W., &amp; Lanpher, B. (2020). Novel loss-of-function variants in TRIO are associated with neurodevelopmental disorder: case report. </w:t>
      </w:r>
      <w:r w:rsidRPr="00410C25">
        <w:rPr>
          <w:i/>
        </w:rPr>
        <w:t>BMC Med Genet</w:t>
      </w:r>
      <w:r w:rsidRPr="00410C25">
        <w:t>,</w:t>
      </w:r>
      <w:r w:rsidRPr="00410C25">
        <w:rPr>
          <w:i/>
        </w:rPr>
        <w:t xml:space="preserve"> 21</w:t>
      </w:r>
      <w:r w:rsidRPr="00410C25">
        <w:t xml:space="preserve">(1), 219. </w:t>
      </w:r>
      <w:hyperlink r:id="rId26" w:history="1">
        <w:r w:rsidRPr="00410C25">
          <w:rPr>
            <w:rStyle w:val="Hyperlink"/>
          </w:rPr>
          <w:t>https://doi.org/10.1186/s12881-020-01159-y</w:t>
        </w:r>
      </w:hyperlink>
      <w:r w:rsidRPr="00410C25">
        <w:t xml:space="preserve"> </w:t>
      </w:r>
    </w:p>
    <w:p w14:paraId="60EA1DA7" w14:textId="6443BE48" w:rsidR="00410C25" w:rsidRPr="00410C25" w:rsidRDefault="00410C25" w:rsidP="00410C25">
      <w:pPr>
        <w:pStyle w:val="EndNoteBibliography"/>
        <w:ind w:left="720" w:hanging="720"/>
      </w:pPr>
      <w:r w:rsidRPr="00410C25">
        <w:t xml:space="preserve">Tolias, K. F., Duman, J. G., &amp; Um, K. (2011). Control of synapse development and plasticity by Rho GTPase regulatory proteins. </w:t>
      </w:r>
      <w:r w:rsidRPr="00410C25">
        <w:rPr>
          <w:i/>
        </w:rPr>
        <w:t>Prog Neurobiol</w:t>
      </w:r>
      <w:r w:rsidRPr="00410C25">
        <w:t>,</w:t>
      </w:r>
      <w:r w:rsidRPr="00410C25">
        <w:rPr>
          <w:i/>
        </w:rPr>
        <w:t xml:space="preserve"> 94</w:t>
      </w:r>
      <w:r w:rsidRPr="00410C25">
        <w:t xml:space="preserve">(2), 133-148. </w:t>
      </w:r>
      <w:hyperlink r:id="rId27" w:history="1">
        <w:r w:rsidRPr="00410C25">
          <w:rPr>
            <w:rStyle w:val="Hyperlink"/>
          </w:rPr>
          <w:t>https://doi.org/10.1016/j.pneurobio.2011.04.011</w:t>
        </w:r>
      </w:hyperlink>
      <w:r w:rsidRPr="00410C25">
        <w:t xml:space="preserve"> </w:t>
      </w:r>
    </w:p>
    <w:p w14:paraId="4A905A6E" w14:textId="54DDED6C" w:rsidR="004F0E12" w:rsidRDefault="00BF43B5" w:rsidP="004F0E12">
      <w:pPr>
        <w:spacing w:line="360" w:lineRule="auto"/>
      </w:pPr>
      <w:r>
        <w:fldChar w:fldCharType="end"/>
      </w:r>
    </w:p>
    <w:sectPr w:rsidR="004F0E12" w:rsidSect="00ED159B">
      <w:footerReference w:type="even" r:id="rId28"/>
      <w:footerReference w:type="default" r:id="rId29"/>
      <w:type w:val="continuous"/>
      <w:pgSz w:w="11906" w:h="16838"/>
      <w:pgMar w:top="1440" w:right="1416"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9C754B" w14:textId="77777777" w:rsidR="00CF1CCB" w:rsidRDefault="00CF1CCB">
      <w:r>
        <w:separator/>
      </w:r>
    </w:p>
  </w:endnote>
  <w:endnote w:type="continuationSeparator" w:id="0">
    <w:p w14:paraId="0EC93AC4" w14:textId="77777777" w:rsidR="00CF1CCB" w:rsidRDefault="00CF1C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dvP9725">
    <w:altName w:val="Cambria"/>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2E265B" w14:textId="77777777" w:rsidR="008F1852" w:rsidRDefault="008F18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F8234DE" w14:textId="77777777" w:rsidR="008F1852" w:rsidRDefault="008F18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298D9B" w14:textId="37D5E94F" w:rsidR="008F1852" w:rsidRDefault="008F1852">
    <w:pPr>
      <w:pStyle w:val="Footer"/>
      <w:ind w:right="360"/>
      <w:jc w:val="right"/>
    </w:pPr>
    <w:r>
      <w:rPr>
        <w:lang w:val="en-US"/>
      </w:rPr>
      <w:tab/>
    </w:r>
    <w:r>
      <w:rPr>
        <w:lang w:val="en-US"/>
      </w:rPr>
      <w:fldChar w:fldCharType="begin"/>
    </w:r>
    <w:r>
      <w:rPr>
        <w:lang w:val="en-US"/>
      </w:rPr>
      <w:instrText xml:space="preserve"> PAGE </w:instrText>
    </w:r>
    <w:r>
      <w:rPr>
        <w:lang w:val="en-US"/>
      </w:rPr>
      <w:fldChar w:fldCharType="separate"/>
    </w:r>
    <w:r w:rsidR="00410C25">
      <w:rPr>
        <w:lang w:val="en-US"/>
      </w:rPr>
      <w:t>5</w:t>
    </w:r>
    <w:r>
      <w:rPr>
        <w:lang w:val="en-US"/>
      </w:rPr>
      <w:fldChar w:fldCharType="end"/>
    </w:r>
    <w:r>
      <w:rPr>
        <w:lang w:val="en-US"/>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1486EA" w14:textId="77777777" w:rsidR="00CF1CCB" w:rsidRDefault="00CF1CCB">
      <w:r>
        <w:separator/>
      </w:r>
    </w:p>
  </w:footnote>
  <w:footnote w:type="continuationSeparator" w:id="0">
    <w:p w14:paraId="3DC7153B" w14:textId="77777777" w:rsidR="00CF1CCB" w:rsidRDefault="00CF1CC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singleLevel"/>
    <w:tmpl w:val="000F0409"/>
    <w:lvl w:ilvl="0">
      <w:start w:val="1"/>
      <w:numFmt w:val="decimal"/>
      <w:lvlText w:val="%1."/>
      <w:lvlJc w:val="left"/>
      <w:pPr>
        <w:tabs>
          <w:tab w:val="num" w:pos="360"/>
        </w:tabs>
        <w:ind w:left="360" w:hanging="360"/>
      </w:pPr>
      <w:rPr>
        <w:rFonts w:hint="default"/>
      </w:rPr>
    </w:lvl>
  </w:abstractNum>
  <w:abstractNum w:abstractNumId="1" w15:restartNumberingAfterBreak="0">
    <w:nsid w:val="181B04C7"/>
    <w:multiLevelType w:val="multilevel"/>
    <w:tmpl w:val="DEC00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B8E3B99"/>
    <w:multiLevelType w:val="hybridMultilevel"/>
    <w:tmpl w:val="28F487C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451F68EC"/>
    <w:multiLevelType w:val="singleLevel"/>
    <w:tmpl w:val="0809000F"/>
    <w:lvl w:ilvl="0">
      <w:start w:val="1"/>
      <w:numFmt w:val="decimal"/>
      <w:lvlText w:val="%1."/>
      <w:lvlJc w:val="left"/>
      <w:pPr>
        <w:tabs>
          <w:tab w:val="num" w:pos="360"/>
        </w:tabs>
        <w:ind w:left="360" w:hanging="360"/>
      </w:pPr>
      <w:rPr>
        <w:rFonts w:hint="default"/>
      </w:rPr>
    </w:lvl>
  </w:abstractNum>
  <w:abstractNum w:abstractNumId="4" w15:restartNumberingAfterBreak="0">
    <w:nsid w:val="5C6611CA"/>
    <w:multiLevelType w:val="hybridMultilevel"/>
    <w:tmpl w:val="19D08BE2"/>
    <w:lvl w:ilvl="0" w:tplc="85860834">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45545964">
    <w:abstractNumId w:val="3"/>
  </w:num>
  <w:num w:numId="2" w16cid:durableId="796409360">
    <w:abstractNumId w:val="0"/>
  </w:num>
  <w:num w:numId="3" w16cid:durableId="98110900">
    <w:abstractNumId w:val="2"/>
  </w:num>
  <w:num w:numId="4" w16cid:durableId="941497856">
    <w:abstractNumId w:val="4"/>
  </w:num>
  <w:num w:numId="5" w16cid:durableId="930696670">
    <w:abstractNumId w:val="3"/>
    <w:lvlOverride w:ilvl="0">
      <w:startOverride w:val="1"/>
    </w:lvlOverride>
  </w:num>
  <w:num w:numId="6" w16cid:durableId="184898052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prappxhtpax9e0tt1pv59wzvr55tva5sw9&quot;&gt;My EndNote Library&lt;record-ids&gt;&lt;item&gt;1&lt;/item&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record-ids&gt;&lt;/item&gt;&lt;/Libraries&gt;"/>
  </w:docVars>
  <w:rsids>
    <w:rsidRoot w:val="00AE59DA"/>
    <w:rsid w:val="00001581"/>
    <w:rsid w:val="0000449C"/>
    <w:rsid w:val="00005E40"/>
    <w:rsid w:val="00006EEC"/>
    <w:rsid w:val="000175BE"/>
    <w:rsid w:val="00021668"/>
    <w:rsid w:val="0002445F"/>
    <w:rsid w:val="00030D9A"/>
    <w:rsid w:val="00037607"/>
    <w:rsid w:val="000430FA"/>
    <w:rsid w:val="0004494C"/>
    <w:rsid w:val="000460C8"/>
    <w:rsid w:val="0004734B"/>
    <w:rsid w:val="0005696C"/>
    <w:rsid w:val="00063316"/>
    <w:rsid w:val="00063B7A"/>
    <w:rsid w:val="000678D7"/>
    <w:rsid w:val="00074AA3"/>
    <w:rsid w:val="000775DD"/>
    <w:rsid w:val="00083BD9"/>
    <w:rsid w:val="00084E57"/>
    <w:rsid w:val="00085B36"/>
    <w:rsid w:val="00087BCE"/>
    <w:rsid w:val="000B3C0C"/>
    <w:rsid w:val="000B710F"/>
    <w:rsid w:val="000B740D"/>
    <w:rsid w:val="000C0C50"/>
    <w:rsid w:val="000C18E5"/>
    <w:rsid w:val="000D02AA"/>
    <w:rsid w:val="000D12BF"/>
    <w:rsid w:val="000D32AE"/>
    <w:rsid w:val="000D7C47"/>
    <w:rsid w:val="000E2C39"/>
    <w:rsid w:val="000F0908"/>
    <w:rsid w:val="000F1A7B"/>
    <w:rsid w:val="000F4313"/>
    <w:rsid w:val="0010600C"/>
    <w:rsid w:val="0011091A"/>
    <w:rsid w:val="00110B50"/>
    <w:rsid w:val="00111424"/>
    <w:rsid w:val="00112CF1"/>
    <w:rsid w:val="00123024"/>
    <w:rsid w:val="00123ED3"/>
    <w:rsid w:val="00124F00"/>
    <w:rsid w:val="00133DFF"/>
    <w:rsid w:val="00133F8A"/>
    <w:rsid w:val="00145889"/>
    <w:rsid w:val="00146C63"/>
    <w:rsid w:val="00147652"/>
    <w:rsid w:val="0015100B"/>
    <w:rsid w:val="00151C1E"/>
    <w:rsid w:val="00154586"/>
    <w:rsid w:val="00154F83"/>
    <w:rsid w:val="00162EF2"/>
    <w:rsid w:val="00175227"/>
    <w:rsid w:val="0018387C"/>
    <w:rsid w:val="00184004"/>
    <w:rsid w:val="00186D0E"/>
    <w:rsid w:val="00191A2A"/>
    <w:rsid w:val="00191CBE"/>
    <w:rsid w:val="001A0360"/>
    <w:rsid w:val="001A05D5"/>
    <w:rsid w:val="001A2C9E"/>
    <w:rsid w:val="001A3D9C"/>
    <w:rsid w:val="001B10EC"/>
    <w:rsid w:val="001B1ED6"/>
    <w:rsid w:val="001B344A"/>
    <w:rsid w:val="001B3ED3"/>
    <w:rsid w:val="001B648B"/>
    <w:rsid w:val="001D05E2"/>
    <w:rsid w:val="001D5871"/>
    <w:rsid w:val="001E103B"/>
    <w:rsid w:val="001E4581"/>
    <w:rsid w:val="001E6333"/>
    <w:rsid w:val="001E65CF"/>
    <w:rsid w:val="001F66D5"/>
    <w:rsid w:val="00215D11"/>
    <w:rsid w:val="002234BC"/>
    <w:rsid w:val="002274A9"/>
    <w:rsid w:val="00235A08"/>
    <w:rsid w:val="00237CBE"/>
    <w:rsid w:val="00240E53"/>
    <w:rsid w:val="002442A7"/>
    <w:rsid w:val="00251CB0"/>
    <w:rsid w:val="00251D16"/>
    <w:rsid w:val="00254C38"/>
    <w:rsid w:val="00255D0B"/>
    <w:rsid w:val="002563AE"/>
    <w:rsid w:val="002629F5"/>
    <w:rsid w:val="00263919"/>
    <w:rsid w:val="00263EEF"/>
    <w:rsid w:val="0026455D"/>
    <w:rsid w:val="00264AAB"/>
    <w:rsid w:val="0026560F"/>
    <w:rsid w:val="00275D67"/>
    <w:rsid w:val="00275F7B"/>
    <w:rsid w:val="00276FFE"/>
    <w:rsid w:val="00277099"/>
    <w:rsid w:val="002856B5"/>
    <w:rsid w:val="00287371"/>
    <w:rsid w:val="00291F00"/>
    <w:rsid w:val="002A10E2"/>
    <w:rsid w:val="002A3695"/>
    <w:rsid w:val="002A4A2C"/>
    <w:rsid w:val="002A600B"/>
    <w:rsid w:val="002A6593"/>
    <w:rsid w:val="002B7D22"/>
    <w:rsid w:val="002C4006"/>
    <w:rsid w:val="002C47DF"/>
    <w:rsid w:val="002C6617"/>
    <w:rsid w:val="002C73AA"/>
    <w:rsid w:val="002D1900"/>
    <w:rsid w:val="002D27DF"/>
    <w:rsid w:val="002D7B09"/>
    <w:rsid w:val="002D7F31"/>
    <w:rsid w:val="002E12B9"/>
    <w:rsid w:val="002E1E57"/>
    <w:rsid w:val="002E2CBE"/>
    <w:rsid w:val="002E2CFA"/>
    <w:rsid w:val="002E4BC5"/>
    <w:rsid w:val="002F3AA5"/>
    <w:rsid w:val="00310279"/>
    <w:rsid w:val="00311E8B"/>
    <w:rsid w:val="00312888"/>
    <w:rsid w:val="00314FA0"/>
    <w:rsid w:val="00315AB5"/>
    <w:rsid w:val="00320B1E"/>
    <w:rsid w:val="00321C4D"/>
    <w:rsid w:val="00322FBF"/>
    <w:rsid w:val="003263F6"/>
    <w:rsid w:val="00326DE5"/>
    <w:rsid w:val="0034144F"/>
    <w:rsid w:val="00342463"/>
    <w:rsid w:val="00342F81"/>
    <w:rsid w:val="003449EF"/>
    <w:rsid w:val="00354CB7"/>
    <w:rsid w:val="00357B38"/>
    <w:rsid w:val="00357FB2"/>
    <w:rsid w:val="003621D0"/>
    <w:rsid w:val="003640CE"/>
    <w:rsid w:val="00365941"/>
    <w:rsid w:val="00366892"/>
    <w:rsid w:val="00373156"/>
    <w:rsid w:val="00374045"/>
    <w:rsid w:val="00375564"/>
    <w:rsid w:val="0038043E"/>
    <w:rsid w:val="003821A1"/>
    <w:rsid w:val="00386B69"/>
    <w:rsid w:val="0039071D"/>
    <w:rsid w:val="00395CD4"/>
    <w:rsid w:val="00397233"/>
    <w:rsid w:val="003A102E"/>
    <w:rsid w:val="003A2DB0"/>
    <w:rsid w:val="003A7A09"/>
    <w:rsid w:val="003B0205"/>
    <w:rsid w:val="003B3089"/>
    <w:rsid w:val="003B65F2"/>
    <w:rsid w:val="003B6C4C"/>
    <w:rsid w:val="003C20C9"/>
    <w:rsid w:val="003C233E"/>
    <w:rsid w:val="003C6B0C"/>
    <w:rsid w:val="003D1120"/>
    <w:rsid w:val="003D282A"/>
    <w:rsid w:val="003D48C4"/>
    <w:rsid w:val="003D5787"/>
    <w:rsid w:val="003D6A1B"/>
    <w:rsid w:val="003E0352"/>
    <w:rsid w:val="003E0935"/>
    <w:rsid w:val="003E40A0"/>
    <w:rsid w:val="003E451A"/>
    <w:rsid w:val="003E51F3"/>
    <w:rsid w:val="003F318E"/>
    <w:rsid w:val="003F6D45"/>
    <w:rsid w:val="003F7303"/>
    <w:rsid w:val="004030C8"/>
    <w:rsid w:val="00404B61"/>
    <w:rsid w:val="00404E51"/>
    <w:rsid w:val="00405C85"/>
    <w:rsid w:val="004068E5"/>
    <w:rsid w:val="00410C25"/>
    <w:rsid w:val="00413EAC"/>
    <w:rsid w:val="0042076D"/>
    <w:rsid w:val="0042316B"/>
    <w:rsid w:val="0042436F"/>
    <w:rsid w:val="00425C87"/>
    <w:rsid w:val="004326B0"/>
    <w:rsid w:val="0044084F"/>
    <w:rsid w:val="0044416D"/>
    <w:rsid w:val="00446EA7"/>
    <w:rsid w:val="00452250"/>
    <w:rsid w:val="00454183"/>
    <w:rsid w:val="0045436B"/>
    <w:rsid w:val="00454413"/>
    <w:rsid w:val="004550ED"/>
    <w:rsid w:val="004608B1"/>
    <w:rsid w:val="00470EEA"/>
    <w:rsid w:val="00471506"/>
    <w:rsid w:val="0047216B"/>
    <w:rsid w:val="004724FD"/>
    <w:rsid w:val="00473F90"/>
    <w:rsid w:val="0047516B"/>
    <w:rsid w:val="00476C59"/>
    <w:rsid w:val="00477800"/>
    <w:rsid w:val="00477B22"/>
    <w:rsid w:val="0048136E"/>
    <w:rsid w:val="004819B1"/>
    <w:rsid w:val="004875BF"/>
    <w:rsid w:val="00490F5E"/>
    <w:rsid w:val="00491010"/>
    <w:rsid w:val="004970FB"/>
    <w:rsid w:val="004B0DBD"/>
    <w:rsid w:val="004B40D3"/>
    <w:rsid w:val="004B5E7F"/>
    <w:rsid w:val="004D112F"/>
    <w:rsid w:val="004D36CB"/>
    <w:rsid w:val="004D4851"/>
    <w:rsid w:val="004D7868"/>
    <w:rsid w:val="004E36CC"/>
    <w:rsid w:val="004E7266"/>
    <w:rsid w:val="004F03D9"/>
    <w:rsid w:val="004F0896"/>
    <w:rsid w:val="004F0E12"/>
    <w:rsid w:val="004F1C54"/>
    <w:rsid w:val="004F1D49"/>
    <w:rsid w:val="005008A5"/>
    <w:rsid w:val="00500AC1"/>
    <w:rsid w:val="00500E65"/>
    <w:rsid w:val="005031E3"/>
    <w:rsid w:val="00504B5F"/>
    <w:rsid w:val="005062BA"/>
    <w:rsid w:val="00506AD2"/>
    <w:rsid w:val="00513B4D"/>
    <w:rsid w:val="0051625D"/>
    <w:rsid w:val="005248E4"/>
    <w:rsid w:val="005327F7"/>
    <w:rsid w:val="0053608C"/>
    <w:rsid w:val="00544477"/>
    <w:rsid w:val="005452A6"/>
    <w:rsid w:val="0054642C"/>
    <w:rsid w:val="0054770D"/>
    <w:rsid w:val="00550D39"/>
    <w:rsid w:val="00554FC3"/>
    <w:rsid w:val="005564BD"/>
    <w:rsid w:val="00556E90"/>
    <w:rsid w:val="0056752B"/>
    <w:rsid w:val="00572C32"/>
    <w:rsid w:val="005730DA"/>
    <w:rsid w:val="00575FD0"/>
    <w:rsid w:val="00576CCF"/>
    <w:rsid w:val="00581214"/>
    <w:rsid w:val="00586F5D"/>
    <w:rsid w:val="00590681"/>
    <w:rsid w:val="00590E01"/>
    <w:rsid w:val="00594738"/>
    <w:rsid w:val="0059700B"/>
    <w:rsid w:val="005A4A5F"/>
    <w:rsid w:val="005A5355"/>
    <w:rsid w:val="005B69E6"/>
    <w:rsid w:val="005C158C"/>
    <w:rsid w:val="005C4003"/>
    <w:rsid w:val="005C682D"/>
    <w:rsid w:val="005C6E20"/>
    <w:rsid w:val="005D0C6F"/>
    <w:rsid w:val="005D162B"/>
    <w:rsid w:val="005E232C"/>
    <w:rsid w:val="005E4E1D"/>
    <w:rsid w:val="005F33BB"/>
    <w:rsid w:val="005F6EDF"/>
    <w:rsid w:val="00600A52"/>
    <w:rsid w:val="00606649"/>
    <w:rsid w:val="00606FE4"/>
    <w:rsid w:val="006074E6"/>
    <w:rsid w:val="00612A01"/>
    <w:rsid w:val="00612FA3"/>
    <w:rsid w:val="00615690"/>
    <w:rsid w:val="00617659"/>
    <w:rsid w:val="0062071C"/>
    <w:rsid w:val="00620C8C"/>
    <w:rsid w:val="00623CCE"/>
    <w:rsid w:val="00623E17"/>
    <w:rsid w:val="00632588"/>
    <w:rsid w:val="0063542F"/>
    <w:rsid w:val="00641F30"/>
    <w:rsid w:val="0064402B"/>
    <w:rsid w:val="00647B52"/>
    <w:rsid w:val="00652844"/>
    <w:rsid w:val="00662E61"/>
    <w:rsid w:val="0066364F"/>
    <w:rsid w:val="00673DD8"/>
    <w:rsid w:val="00675D90"/>
    <w:rsid w:val="00685831"/>
    <w:rsid w:val="0069289B"/>
    <w:rsid w:val="00692994"/>
    <w:rsid w:val="00693157"/>
    <w:rsid w:val="00693A1B"/>
    <w:rsid w:val="0069771A"/>
    <w:rsid w:val="006A4899"/>
    <w:rsid w:val="006B559F"/>
    <w:rsid w:val="006B5977"/>
    <w:rsid w:val="006B68EE"/>
    <w:rsid w:val="006C0FFC"/>
    <w:rsid w:val="006C2BA2"/>
    <w:rsid w:val="006D0D76"/>
    <w:rsid w:val="006D5FEA"/>
    <w:rsid w:val="006D633E"/>
    <w:rsid w:val="006E1780"/>
    <w:rsid w:val="006E43EE"/>
    <w:rsid w:val="007001D2"/>
    <w:rsid w:val="00704D1A"/>
    <w:rsid w:val="00706CD2"/>
    <w:rsid w:val="00707666"/>
    <w:rsid w:val="00707976"/>
    <w:rsid w:val="007100FA"/>
    <w:rsid w:val="007146F4"/>
    <w:rsid w:val="00716C5F"/>
    <w:rsid w:val="00717523"/>
    <w:rsid w:val="007201EE"/>
    <w:rsid w:val="007211B4"/>
    <w:rsid w:val="00721921"/>
    <w:rsid w:val="0072388E"/>
    <w:rsid w:val="00724585"/>
    <w:rsid w:val="0072784F"/>
    <w:rsid w:val="007316A1"/>
    <w:rsid w:val="007331E8"/>
    <w:rsid w:val="0073607D"/>
    <w:rsid w:val="00750310"/>
    <w:rsid w:val="00753015"/>
    <w:rsid w:val="00755538"/>
    <w:rsid w:val="007715E3"/>
    <w:rsid w:val="007724E2"/>
    <w:rsid w:val="00774411"/>
    <w:rsid w:val="00784EEA"/>
    <w:rsid w:val="007860D3"/>
    <w:rsid w:val="007861D8"/>
    <w:rsid w:val="00792A02"/>
    <w:rsid w:val="00793665"/>
    <w:rsid w:val="007A2424"/>
    <w:rsid w:val="007A65B8"/>
    <w:rsid w:val="007A6834"/>
    <w:rsid w:val="007A68F0"/>
    <w:rsid w:val="007B1318"/>
    <w:rsid w:val="007B274F"/>
    <w:rsid w:val="007C0010"/>
    <w:rsid w:val="007C16D7"/>
    <w:rsid w:val="007C2059"/>
    <w:rsid w:val="007C35F9"/>
    <w:rsid w:val="007C3A0E"/>
    <w:rsid w:val="007D2F1C"/>
    <w:rsid w:val="007D628F"/>
    <w:rsid w:val="007D6E53"/>
    <w:rsid w:val="007E1307"/>
    <w:rsid w:val="007E79E0"/>
    <w:rsid w:val="007F1C59"/>
    <w:rsid w:val="007F2801"/>
    <w:rsid w:val="007F4022"/>
    <w:rsid w:val="007F5751"/>
    <w:rsid w:val="007F63A1"/>
    <w:rsid w:val="007F6BC3"/>
    <w:rsid w:val="00802BD9"/>
    <w:rsid w:val="0080663C"/>
    <w:rsid w:val="0081111B"/>
    <w:rsid w:val="00817148"/>
    <w:rsid w:val="008212E2"/>
    <w:rsid w:val="00824BA0"/>
    <w:rsid w:val="008303C0"/>
    <w:rsid w:val="00831CD4"/>
    <w:rsid w:val="00833E3B"/>
    <w:rsid w:val="008342EE"/>
    <w:rsid w:val="00835D95"/>
    <w:rsid w:val="00836B32"/>
    <w:rsid w:val="00847613"/>
    <w:rsid w:val="00851B6A"/>
    <w:rsid w:val="008528FC"/>
    <w:rsid w:val="008571A8"/>
    <w:rsid w:val="008602F4"/>
    <w:rsid w:val="00862510"/>
    <w:rsid w:val="0086554A"/>
    <w:rsid w:val="00867825"/>
    <w:rsid w:val="00882363"/>
    <w:rsid w:val="00887FFA"/>
    <w:rsid w:val="00890800"/>
    <w:rsid w:val="00892514"/>
    <w:rsid w:val="00892CE0"/>
    <w:rsid w:val="0089461C"/>
    <w:rsid w:val="008962DA"/>
    <w:rsid w:val="008A54B5"/>
    <w:rsid w:val="008B4848"/>
    <w:rsid w:val="008C0E03"/>
    <w:rsid w:val="008C33AE"/>
    <w:rsid w:val="008C36B8"/>
    <w:rsid w:val="008C6F2A"/>
    <w:rsid w:val="008D1BAB"/>
    <w:rsid w:val="008D28FA"/>
    <w:rsid w:val="008D699D"/>
    <w:rsid w:val="008E1119"/>
    <w:rsid w:val="008E1962"/>
    <w:rsid w:val="008F15B6"/>
    <w:rsid w:val="008F1852"/>
    <w:rsid w:val="008F24CE"/>
    <w:rsid w:val="008F324A"/>
    <w:rsid w:val="008F3A34"/>
    <w:rsid w:val="008F4CBB"/>
    <w:rsid w:val="009018BE"/>
    <w:rsid w:val="00901D54"/>
    <w:rsid w:val="00902032"/>
    <w:rsid w:val="00910688"/>
    <w:rsid w:val="00914929"/>
    <w:rsid w:val="00914F95"/>
    <w:rsid w:val="00917CF1"/>
    <w:rsid w:val="009231BF"/>
    <w:rsid w:val="009238D1"/>
    <w:rsid w:val="0092518B"/>
    <w:rsid w:val="00937D6A"/>
    <w:rsid w:val="0094229C"/>
    <w:rsid w:val="00953D70"/>
    <w:rsid w:val="00954DEA"/>
    <w:rsid w:val="0095567A"/>
    <w:rsid w:val="00964D86"/>
    <w:rsid w:val="00966B53"/>
    <w:rsid w:val="009824B3"/>
    <w:rsid w:val="00983D82"/>
    <w:rsid w:val="00985D30"/>
    <w:rsid w:val="00987285"/>
    <w:rsid w:val="00987477"/>
    <w:rsid w:val="009876A2"/>
    <w:rsid w:val="00990CBF"/>
    <w:rsid w:val="00991CB6"/>
    <w:rsid w:val="00993B4C"/>
    <w:rsid w:val="009A0C81"/>
    <w:rsid w:val="009A3E55"/>
    <w:rsid w:val="009B63E8"/>
    <w:rsid w:val="009C54CB"/>
    <w:rsid w:val="009D192D"/>
    <w:rsid w:val="009D2121"/>
    <w:rsid w:val="009D3438"/>
    <w:rsid w:val="009D35C6"/>
    <w:rsid w:val="009D542F"/>
    <w:rsid w:val="009E07EC"/>
    <w:rsid w:val="009E0FCC"/>
    <w:rsid w:val="009F3392"/>
    <w:rsid w:val="009F3D54"/>
    <w:rsid w:val="009F4C78"/>
    <w:rsid w:val="009F6C6E"/>
    <w:rsid w:val="009F759C"/>
    <w:rsid w:val="009F7FCD"/>
    <w:rsid w:val="00A00E3C"/>
    <w:rsid w:val="00A0175B"/>
    <w:rsid w:val="00A03A4D"/>
    <w:rsid w:val="00A03C6D"/>
    <w:rsid w:val="00A0707E"/>
    <w:rsid w:val="00A0747F"/>
    <w:rsid w:val="00A07C0B"/>
    <w:rsid w:val="00A119ED"/>
    <w:rsid w:val="00A12EBF"/>
    <w:rsid w:val="00A1536D"/>
    <w:rsid w:val="00A1651D"/>
    <w:rsid w:val="00A21FD7"/>
    <w:rsid w:val="00A24691"/>
    <w:rsid w:val="00A30EED"/>
    <w:rsid w:val="00A31981"/>
    <w:rsid w:val="00A31FFA"/>
    <w:rsid w:val="00A43A03"/>
    <w:rsid w:val="00A44B2A"/>
    <w:rsid w:val="00A5061F"/>
    <w:rsid w:val="00A51235"/>
    <w:rsid w:val="00A533AC"/>
    <w:rsid w:val="00A537BA"/>
    <w:rsid w:val="00A61DC7"/>
    <w:rsid w:val="00A636A6"/>
    <w:rsid w:val="00A661F8"/>
    <w:rsid w:val="00A6634D"/>
    <w:rsid w:val="00A7025F"/>
    <w:rsid w:val="00A82DA3"/>
    <w:rsid w:val="00A9111A"/>
    <w:rsid w:val="00A926FD"/>
    <w:rsid w:val="00A96D15"/>
    <w:rsid w:val="00AA2880"/>
    <w:rsid w:val="00AA63CD"/>
    <w:rsid w:val="00AB3608"/>
    <w:rsid w:val="00AB42E7"/>
    <w:rsid w:val="00AB53D1"/>
    <w:rsid w:val="00AB6D53"/>
    <w:rsid w:val="00AC1D3D"/>
    <w:rsid w:val="00AC4085"/>
    <w:rsid w:val="00AC6106"/>
    <w:rsid w:val="00AD47F5"/>
    <w:rsid w:val="00AD75DA"/>
    <w:rsid w:val="00AE0C9B"/>
    <w:rsid w:val="00AE1C40"/>
    <w:rsid w:val="00AE4D0A"/>
    <w:rsid w:val="00AE59DA"/>
    <w:rsid w:val="00AE5AB3"/>
    <w:rsid w:val="00AF2335"/>
    <w:rsid w:val="00AF34CD"/>
    <w:rsid w:val="00AF3C53"/>
    <w:rsid w:val="00AF44E1"/>
    <w:rsid w:val="00AF49BD"/>
    <w:rsid w:val="00AF6A6F"/>
    <w:rsid w:val="00B0065E"/>
    <w:rsid w:val="00B03CCD"/>
    <w:rsid w:val="00B11598"/>
    <w:rsid w:val="00B119DD"/>
    <w:rsid w:val="00B13EC6"/>
    <w:rsid w:val="00B25BF3"/>
    <w:rsid w:val="00B2693F"/>
    <w:rsid w:val="00B303B1"/>
    <w:rsid w:val="00B3353F"/>
    <w:rsid w:val="00B346E5"/>
    <w:rsid w:val="00B36B2E"/>
    <w:rsid w:val="00B42960"/>
    <w:rsid w:val="00B46054"/>
    <w:rsid w:val="00B47CAC"/>
    <w:rsid w:val="00B50505"/>
    <w:rsid w:val="00B539B8"/>
    <w:rsid w:val="00B55FEF"/>
    <w:rsid w:val="00B60120"/>
    <w:rsid w:val="00B611AD"/>
    <w:rsid w:val="00B64DA8"/>
    <w:rsid w:val="00B71BA7"/>
    <w:rsid w:val="00B73298"/>
    <w:rsid w:val="00B75B24"/>
    <w:rsid w:val="00B75FC9"/>
    <w:rsid w:val="00B80610"/>
    <w:rsid w:val="00B816CC"/>
    <w:rsid w:val="00B873CC"/>
    <w:rsid w:val="00B878B9"/>
    <w:rsid w:val="00B9009A"/>
    <w:rsid w:val="00B90889"/>
    <w:rsid w:val="00B93DF4"/>
    <w:rsid w:val="00B9582D"/>
    <w:rsid w:val="00BA35AE"/>
    <w:rsid w:val="00BA3B41"/>
    <w:rsid w:val="00BA3F33"/>
    <w:rsid w:val="00BB096E"/>
    <w:rsid w:val="00BB0A74"/>
    <w:rsid w:val="00BB2D54"/>
    <w:rsid w:val="00BC228E"/>
    <w:rsid w:val="00BC2A48"/>
    <w:rsid w:val="00BD1550"/>
    <w:rsid w:val="00BD38C4"/>
    <w:rsid w:val="00BD5EF6"/>
    <w:rsid w:val="00BD7815"/>
    <w:rsid w:val="00BE0047"/>
    <w:rsid w:val="00BE23AC"/>
    <w:rsid w:val="00BE2B6E"/>
    <w:rsid w:val="00BE4BDD"/>
    <w:rsid w:val="00BE6C61"/>
    <w:rsid w:val="00BE7053"/>
    <w:rsid w:val="00BE77FD"/>
    <w:rsid w:val="00BF2C5F"/>
    <w:rsid w:val="00BF336C"/>
    <w:rsid w:val="00BF43B5"/>
    <w:rsid w:val="00BF607C"/>
    <w:rsid w:val="00BF6A36"/>
    <w:rsid w:val="00C02593"/>
    <w:rsid w:val="00C105E4"/>
    <w:rsid w:val="00C35EE6"/>
    <w:rsid w:val="00C36A1A"/>
    <w:rsid w:val="00C418A7"/>
    <w:rsid w:val="00C4575E"/>
    <w:rsid w:val="00C536DA"/>
    <w:rsid w:val="00C55D1D"/>
    <w:rsid w:val="00C57805"/>
    <w:rsid w:val="00C62864"/>
    <w:rsid w:val="00C63164"/>
    <w:rsid w:val="00C67BEA"/>
    <w:rsid w:val="00C67C8C"/>
    <w:rsid w:val="00C67CED"/>
    <w:rsid w:val="00C67D28"/>
    <w:rsid w:val="00C70847"/>
    <w:rsid w:val="00C770B2"/>
    <w:rsid w:val="00C77E26"/>
    <w:rsid w:val="00C8071B"/>
    <w:rsid w:val="00C815AD"/>
    <w:rsid w:val="00C84501"/>
    <w:rsid w:val="00C87417"/>
    <w:rsid w:val="00C91F24"/>
    <w:rsid w:val="00C92DE2"/>
    <w:rsid w:val="00C96C5B"/>
    <w:rsid w:val="00CA072C"/>
    <w:rsid w:val="00CB73CC"/>
    <w:rsid w:val="00CC1A2E"/>
    <w:rsid w:val="00CD3B40"/>
    <w:rsid w:val="00CD61A5"/>
    <w:rsid w:val="00CD7CDC"/>
    <w:rsid w:val="00CE0DA1"/>
    <w:rsid w:val="00CE2D7E"/>
    <w:rsid w:val="00CE6BB0"/>
    <w:rsid w:val="00CF15F1"/>
    <w:rsid w:val="00CF1CCB"/>
    <w:rsid w:val="00CF3254"/>
    <w:rsid w:val="00CF3A5D"/>
    <w:rsid w:val="00D01374"/>
    <w:rsid w:val="00D05C28"/>
    <w:rsid w:val="00D06C6B"/>
    <w:rsid w:val="00D07771"/>
    <w:rsid w:val="00D07CF2"/>
    <w:rsid w:val="00D12E0D"/>
    <w:rsid w:val="00D137BD"/>
    <w:rsid w:val="00D14A8A"/>
    <w:rsid w:val="00D22B32"/>
    <w:rsid w:val="00D30868"/>
    <w:rsid w:val="00D32DC5"/>
    <w:rsid w:val="00D331E6"/>
    <w:rsid w:val="00D35B22"/>
    <w:rsid w:val="00D36FC0"/>
    <w:rsid w:val="00D376A4"/>
    <w:rsid w:val="00D42119"/>
    <w:rsid w:val="00D479A3"/>
    <w:rsid w:val="00D501DE"/>
    <w:rsid w:val="00D54728"/>
    <w:rsid w:val="00D57A6A"/>
    <w:rsid w:val="00D57ED0"/>
    <w:rsid w:val="00D72E37"/>
    <w:rsid w:val="00D74E09"/>
    <w:rsid w:val="00D87A1F"/>
    <w:rsid w:val="00D968BE"/>
    <w:rsid w:val="00DA6872"/>
    <w:rsid w:val="00DB1C55"/>
    <w:rsid w:val="00DB40E5"/>
    <w:rsid w:val="00DB48E7"/>
    <w:rsid w:val="00DB4B5C"/>
    <w:rsid w:val="00DC414D"/>
    <w:rsid w:val="00DC60AC"/>
    <w:rsid w:val="00DD2EE0"/>
    <w:rsid w:val="00DD60C2"/>
    <w:rsid w:val="00DE6A77"/>
    <w:rsid w:val="00DF1ED6"/>
    <w:rsid w:val="00DF417C"/>
    <w:rsid w:val="00DF54E0"/>
    <w:rsid w:val="00E01E24"/>
    <w:rsid w:val="00E0320F"/>
    <w:rsid w:val="00E07EB5"/>
    <w:rsid w:val="00E1008C"/>
    <w:rsid w:val="00E13AEC"/>
    <w:rsid w:val="00E13C44"/>
    <w:rsid w:val="00E276CD"/>
    <w:rsid w:val="00E27C7D"/>
    <w:rsid w:val="00E33A76"/>
    <w:rsid w:val="00E33D92"/>
    <w:rsid w:val="00E5069A"/>
    <w:rsid w:val="00E507DF"/>
    <w:rsid w:val="00E543E7"/>
    <w:rsid w:val="00E5561A"/>
    <w:rsid w:val="00E55F47"/>
    <w:rsid w:val="00E56ADB"/>
    <w:rsid w:val="00E600B7"/>
    <w:rsid w:val="00E62B9F"/>
    <w:rsid w:val="00E63B56"/>
    <w:rsid w:val="00E8192D"/>
    <w:rsid w:val="00E82C63"/>
    <w:rsid w:val="00E90DAB"/>
    <w:rsid w:val="00E91846"/>
    <w:rsid w:val="00E93FF1"/>
    <w:rsid w:val="00E943B9"/>
    <w:rsid w:val="00E95155"/>
    <w:rsid w:val="00EA01C7"/>
    <w:rsid w:val="00EA3796"/>
    <w:rsid w:val="00EA58BB"/>
    <w:rsid w:val="00EC236F"/>
    <w:rsid w:val="00EC4DC2"/>
    <w:rsid w:val="00ED0A76"/>
    <w:rsid w:val="00ED159B"/>
    <w:rsid w:val="00EE0F62"/>
    <w:rsid w:val="00EE3439"/>
    <w:rsid w:val="00EE3F28"/>
    <w:rsid w:val="00EE4A87"/>
    <w:rsid w:val="00EE54DC"/>
    <w:rsid w:val="00EF4ECA"/>
    <w:rsid w:val="00EF6C00"/>
    <w:rsid w:val="00F00488"/>
    <w:rsid w:val="00F0131A"/>
    <w:rsid w:val="00F02595"/>
    <w:rsid w:val="00F03C7B"/>
    <w:rsid w:val="00F0669C"/>
    <w:rsid w:val="00F1028E"/>
    <w:rsid w:val="00F1033E"/>
    <w:rsid w:val="00F10C73"/>
    <w:rsid w:val="00F150BF"/>
    <w:rsid w:val="00F20171"/>
    <w:rsid w:val="00F2113B"/>
    <w:rsid w:val="00F21F70"/>
    <w:rsid w:val="00F26DD9"/>
    <w:rsid w:val="00F320F1"/>
    <w:rsid w:val="00F36DC3"/>
    <w:rsid w:val="00F409AC"/>
    <w:rsid w:val="00F500DB"/>
    <w:rsid w:val="00F51DDB"/>
    <w:rsid w:val="00F53391"/>
    <w:rsid w:val="00F54D61"/>
    <w:rsid w:val="00F56AB6"/>
    <w:rsid w:val="00F6607B"/>
    <w:rsid w:val="00F6608B"/>
    <w:rsid w:val="00F75265"/>
    <w:rsid w:val="00F8354E"/>
    <w:rsid w:val="00F84E8E"/>
    <w:rsid w:val="00F8593A"/>
    <w:rsid w:val="00F908D6"/>
    <w:rsid w:val="00F90AF5"/>
    <w:rsid w:val="00F9223A"/>
    <w:rsid w:val="00F92259"/>
    <w:rsid w:val="00F92E2C"/>
    <w:rsid w:val="00F973D6"/>
    <w:rsid w:val="00F97952"/>
    <w:rsid w:val="00F97E76"/>
    <w:rsid w:val="00FB07CE"/>
    <w:rsid w:val="00FB153A"/>
    <w:rsid w:val="00FB581F"/>
    <w:rsid w:val="00FC260F"/>
    <w:rsid w:val="00FD1AB0"/>
    <w:rsid w:val="00FD2F19"/>
    <w:rsid w:val="00FD4C7C"/>
    <w:rsid w:val="00FD50D3"/>
    <w:rsid w:val="00FD6FB0"/>
    <w:rsid w:val="00FE018C"/>
    <w:rsid w:val="00FE0620"/>
    <w:rsid w:val="00FE18B0"/>
    <w:rsid w:val="00FE1B04"/>
    <w:rsid w:val="00FE44FD"/>
    <w:rsid w:val="00FE63B1"/>
    <w:rsid w:val="00FE6D1F"/>
    <w:rsid w:val="00FE7567"/>
    <w:rsid w:val="00FE76CE"/>
    <w:rsid w:val="00FE777E"/>
    <w:rsid w:val="00FF6E4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3EDDF35"/>
  <w15:docId w15:val="{CA58D193-425A-4563-B549-224B6614AB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436B"/>
    <w:rPr>
      <w:noProof/>
      <w:sz w:val="24"/>
      <w:szCs w:val="24"/>
      <w:lang w:val="en-GB" w:eastAsia="en-US"/>
    </w:rPr>
  </w:style>
  <w:style w:type="paragraph" w:styleId="Heading1">
    <w:name w:val="heading 1"/>
    <w:basedOn w:val="Normal"/>
    <w:next w:val="Normal"/>
    <w:qFormat/>
    <w:rsid w:val="0045436B"/>
    <w:pPr>
      <w:keepNext/>
      <w:spacing w:line="480" w:lineRule="auto"/>
      <w:outlineLvl w:val="0"/>
    </w:pPr>
    <w:rPr>
      <w:b/>
      <w:szCs w:val="20"/>
    </w:rPr>
  </w:style>
  <w:style w:type="paragraph" w:styleId="Heading2">
    <w:name w:val="heading 2"/>
    <w:basedOn w:val="Normal"/>
    <w:next w:val="Normal"/>
    <w:qFormat/>
    <w:rsid w:val="0045436B"/>
    <w:pPr>
      <w:keepNext/>
      <w:spacing w:line="480" w:lineRule="auto"/>
      <w:outlineLvl w:val="1"/>
    </w:pPr>
    <w:rPr>
      <w:szCs w:val="20"/>
      <w:u w:val="single"/>
    </w:rPr>
  </w:style>
  <w:style w:type="paragraph" w:styleId="Heading3">
    <w:name w:val="heading 3"/>
    <w:basedOn w:val="Normal"/>
    <w:next w:val="Normal"/>
    <w:qFormat/>
    <w:rsid w:val="0045436B"/>
    <w:pPr>
      <w:keepNext/>
      <w:spacing w:line="480" w:lineRule="auto"/>
      <w:outlineLvl w:val="2"/>
    </w:pPr>
    <w:rPr>
      <w:szCs w:val="20"/>
    </w:rPr>
  </w:style>
  <w:style w:type="paragraph" w:styleId="Heading4">
    <w:name w:val="heading 4"/>
    <w:basedOn w:val="Normal"/>
    <w:next w:val="Normal"/>
    <w:qFormat/>
    <w:rsid w:val="0045436B"/>
    <w:pPr>
      <w:keepNext/>
      <w:spacing w:line="480" w:lineRule="auto"/>
      <w:jc w:val="both"/>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semiHidden/>
    <w:rsid w:val="0045436B"/>
    <w:rPr>
      <w:color w:val="0000FF"/>
      <w:u w:val="single"/>
    </w:rPr>
  </w:style>
  <w:style w:type="character" w:styleId="Emphasis">
    <w:name w:val="Emphasis"/>
    <w:uiPriority w:val="20"/>
    <w:qFormat/>
    <w:rsid w:val="0045436B"/>
    <w:rPr>
      <w:i/>
      <w:iCs/>
    </w:rPr>
  </w:style>
  <w:style w:type="paragraph" w:styleId="BodyText2">
    <w:name w:val="Body Text 2"/>
    <w:basedOn w:val="Normal"/>
    <w:semiHidden/>
    <w:rsid w:val="0045436B"/>
    <w:pPr>
      <w:spacing w:line="480" w:lineRule="auto"/>
      <w:jc w:val="both"/>
    </w:pPr>
  </w:style>
  <w:style w:type="paragraph" w:styleId="BodyText">
    <w:name w:val="Body Text"/>
    <w:basedOn w:val="Normal"/>
    <w:semiHidden/>
    <w:rsid w:val="0045436B"/>
    <w:pPr>
      <w:spacing w:line="480" w:lineRule="auto"/>
    </w:pPr>
    <w:rPr>
      <w:szCs w:val="20"/>
    </w:rPr>
  </w:style>
  <w:style w:type="paragraph" w:styleId="BodyTextIndent">
    <w:name w:val="Body Text Indent"/>
    <w:basedOn w:val="Normal"/>
    <w:semiHidden/>
    <w:rsid w:val="0045436B"/>
    <w:pPr>
      <w:spacing w:line="480" w:lineRule="auto"/>
      <w:ind w:left="720" w:hanging="720"/>
    </w:pPr>
  </w:style>
  <w:style w:type="character" w:styleId="PageNumber">
    <w:name w:val="page number"/>
    <w:basedOn w:val="DefaultParagraphFont"/>
    <w:semiHidden/>
    <w:rsid w:val="0045436B"/>
  </w:style>
  <w:style w:type="paragraph" w:styleId="Footer">
    <w:name w:val="footer"/>
    <w:basedOn w:val="Normal"/>
    <w:semiHidden/>
    <w:rsid w:val="0045436B"/>
    <w:pPr>
      <w:tabs>
        <w:tab w:val="center" w:pos="4153"/>
        <w:tab w:val="right" w:pos="8306"/>
      </w:tabs>
    </w:pPr>
    <w:rPr>
      <w:sz w:val="20"/>
      <w:szCs w:val="20"/>
    </w:rPr>
  </w:style>
  <w:style w:type="paragraph" w:styleId="Header">
    <w:name w:val="header"/>
    <w:basedOn w:val="Normal"/>
    <w:semiHidden/>
    <w:rsid w:val="0045436B"/>
    <w:pPr>
      <w:tabs>
        <w:tab w:val="center" w:pos="4153"/>
        <w:tab w:val="right" w:pos="8306"/>
      </w:tabs>
    </w:pPr>
  </w:style>
  <w:style w:type="character" w:styleId="LineNumber">
    <w:name w:val="line number"/>
    <w:basedOn w:val="DefaultParagraphFont"/>
    <w:uiPriority w:val="99"/>
    <w:semiHidden/>
    <w:unhideWhenUsed/>
    <w:rsid w:val="00312888"/>
  </w:style>
  <w:style w:type="paragraph" w:styleId="BalloonText">
    <w:name w:val="Balloon Text"/>
    <w:basedOn w:val="Normal"/>
    <w:link w:val="BalloonTextChar"/>
    <w:uiPriority w:val="99"/>
    <w:semiHidden/>
    <w:unhideWhenUsed/>
    <w:rsid w:val="004550ED"/>
    <w:rPr>
      <w:rFonts w:ascii="Tahoma" w:hAnsi="Tahoma" w:cs="Tahoma"/>
      <w:sz w:val="16"/>
      <w:szCs w:val="16"/>
    </w:rPr>
  </w:style>
  <w:style w:type="character" w:customStyle="1" w:styleId="BalloonTextChar">
    <w:name w:val="Balloon Text Char"/>
    <w:basedOn w:val="DefaultParagraphFont"/>
    <w:link w:val="BalloonText"/>
    <w:uiPriority w:val="99"/>
    <w:semiHidden/>
    <w:rsid w:val="004550ED"/>
    <w:rPr>
      <w:rFonts w:ascii="Tahoma" w:hAnsi="Tahoma" w:cs="Tahoma"/>
      <w:noProof/>
      <w:sz w:val="16"/>
      <w:szCs w:val="16"/>
      <w:lang w:val="en-GB" w:eastAsia="en-US"/>
    </w:rPr>
  </w:style>
  <w:style w:type="paragraph" w:styleId="ListParagraph">
    <w:name w:val="List Paragraph"/>
    <w:basedOn w:val="Normal"/>
    <w:uiPriority w:val="34"/>
    <w:qFormat/>
    <w:rsid w:val="00315AB5"/>
    <w:pPr>
      <w:ind w:left="720"/>
      <w:contextualSpacing/>
    </w:pPr>
  </w:style>
  <w:style w:type="paragraph" w:customStyle="1" w:styleId="CorpsA">
    <w:name w:val="Corps A"/>
    <w:rsid w:val="00A119ED"/>
    <w:pPr>
      <w:pBdr>
        <w:top w:val="nil"/>
        <w:left w:val="nil"/>
        <w:bottom w:val="nil"/>
        <w:right w:val="nil"/>
        <w:between w:val="nil"/>
        <w:bar w:val="nil"/>
      </w:pBdr>
      <w:spacing w:after="160" w:line="259" w:lineRule="auto"/>
    </w:pPr>
    <w:rPr>
      <w:rFonts w:ascii="Calibri" w:eastAsia="Arial Unicode MS" w:hAnsi="Calibri" w:cs="Arial Unicode MS"/>
      <w:color w:val="000000"/>
      <w:sz w:val="22"/>
      <w:szCs w:val="22"/>
      <w:u w:color="000000"/>
      <w:bdr w:val="nil"/>
      <w:lang w:val="fr-FR" w:eastAsia="fr-FR"/>
      <w14:textOutline w14:w="12700" w14:cap="flat" w14:cmpd="sng" w14:algn="ctr">
        <w14:noFill/>
        <w14:prstDash w14:val="solid"/>
        <w14:miter w14:lim="400000"/>
      </w14:textOutline>
    </w:rPr>
  </w:style>
  <w:style w:type="character" w:customStyle="1" w:styleId="lrzxr">
    <w:name w:val="lrzxr"/>
    <w:basedOn w:val="DefaultParagraphFont"/>
    <w:rsid w:val="00006EEC"/>
  </w:style>
  <w:style w:type="character" w:customStyle="1" w:styleId="aliasmainname">
    <w:name w:val="aliasmainname"/>
    <w:basedOn w:val="DefaultParagraphFont"/>
    <w:rsid w:val="00C67CED"/>
  </w:style>
  <w:style w:type="character" w:styleId="Strong">
    <w:name w:val="Strong"/>
    <w:basedOn w:val="DefaultParagraphFont"/>
    <w:uiPriority w:val="22"/>
    <w:qFormat/>
    <w:rsid w:val="004875BF"/>
    <w:rPr>
      <w:b/>
      <w:bCs/>
    </w:rPr>
  </w:style>
  <w:style w:type="paragraph" w:styleId="NormalWeb">
    <w:name w:val="Normal (Web)"/>
    <w:basedOn w:val="Normal"/>
    <w:uiPriority w:val="99"/>
    <w:semiHidden/>
    <w:unhideWhenUsed/>
    <w:rsid w:val="00186D0E"/>
    <w:pPr>
      <w:spacing w:before="100" w:beforeAutospacing="1" w:after="100" w:afterAutospacing="1"/>
    </w:pPr>
    <w:rPr>
      <w:noProof w:val="0"/>
      <w:lang w:eastAsia="en-GB"/>
    </w:rPr>
  </w:style>
  <w:style w:type="character" w:customStyle="1" w:styleId="UnresolvedMention1">
    <w:name w:val="Unresolved Mention1"/>
    <w:basedOn w:val="DefaultParagraphFont"/>
    <w:uiPriority w:val="99"/>
    <w:semiHidden/>
    <w:unhideWhenUsed/>
    <w:rsid w:val="00186D0E"/>
    <w:rPr>
      <w:color w:val="605E5C"/>
      <w:shd w:val="clear" w:color="auto" w:fill="E1DFDD"/>
    </w:rPr>
  </w:style>
  <w:style w:type="character" w:customStyle="1" w:styleId="UnresolvedMention2">
    <w:name w:val="Unresolved Mention2"/>
    <w:basedOn w:val="DefaultParagraphFont"/>
    <w:uiPriority w:val="99"/>
    <w:semiHidden/>
    <w:unhideWhenUsed/>
    <w:rsid w:val="00C67BEA"/>
    <w:rPr>
      <w:color w:val="605E5C"/>
      <w:shd w:val="clear" w:color="auto" w:fill="E1DFDD"/>
    </w:rPr>
  </w:style>
  <w:style w:type="paragraph" w:customStyle="1" w:styleId="EndNoteBibliographyTitle">
    <w:name w:val="EndNote Bibliography Title"/>
    <w:basedOn w:val="Normal"/>
    <w:link w:val="EndNoteBibliographyTitleChar"/>
    <w:rsid w:val="00BF43B5"/>
    <w:pPr>
      <w:jc w:val="center"/>
    </w:pPr>
    <w:rPr>
      <w:lang w:val="en-US"/>
    </w:rPr>
  </w:style>
  <w:style w:type="character" w:customStyle="1" w:styleId="EndNoteBibliographyTitleChar">
    <w:name w:val="EndNote Bibliography Title Char"/>
    <w:basedOn w:val="DefaultParagraphFont"/>
    <w:link w:val="EndNoteBibliographyTitle"/>
    <w:rsid w:val="00BF43B5"/>
    <w:rPr>
      <w:noProof/>
      <w:sz w:val="24"/>
      <w:szCs w:val="24"/>
      <w:lang w:eastAsia="en-US"/>
    </w:rPr>
  </w:style>
  <w:style w:type="paragraph" w:customStyle="1" w:styleId="EndNoteBibliography">
    <w:name w:val="EndNote Bibliography"/>
    <w:basedOn w:val="Normal"/>
    <w:link w:val="EndNoteBibliographyChar"/>
    <w:rsid w:val="00BF43B5"/>
    <w:rPr>
      <w:lang w:val="en-US"/>
    </w:rPr>
  </w:style>
  <w:style w:type="character" w:customStyle="1" w:styleId="EndNoteBibliographyChar">
    <w:name w:val="EndNote Bibliography Char"/>
    <w:basedOn w:val="DefaultParagraphFont"/>
    <w:link w:val="EndNoteBibliography"/>
    <w:rsid w:val="00BF43B5"/>
    <w:rPr>
      <w:noProof/>
      <w:sz w:val="24"/>
      <w:szCs w:val="24"/>
      <w:lang w:eastAsia="en-US"/>
    </w:rPr>
  </w:style>
  <w:style w:type="character" w:styleId="CommentReference">
    <w:name w:val="annotation reference"/>
    <w:basedOn w:val="DefaultParagraphFont"/>
    <w:uiPriority w:val="99"/>
    <w:semiHidden/>
    <w:unhideWhenUsed/>
    <w:rsid w:val="00BF2C5F"/>
    <w:rPr>
      <w:sz w:val="16"/>
      <w:szCs w:val="16"/>
    </w:rPr>
  </w:style>
  <w:style w:type="paragraph" w:styleId="CommentText">
    <w:name w:val="annotation text"/>
    <w:basedOn w:val="Normal"/>
    <w:link w:val="CommentTextChar"/>
    <w:uiPriority w:val="99"/>
    <w:semiHidden/>
    <w:unhideWhenUsed/>
    <w:rsid w:val="00BF2C5F"/>
    <w:rPr>
      <w:sz w:val="20"/>
      <w:szCs w:val="20"/>
    </w:rPr>
  </w:style>
  <w:style w:type="character" w:customStyle="1" w:styleId="CommentTextChar">
    <w:name w:val="Comment Text Char"/>
    <w:basedOn w:val="DefaultParagraphFont"/>
    <w:link w:val="CommentText"/>
    <w:uiPriority w:val="99"/>
    <w:semiHidden/>
    <w:rsid w:val="00BF2C5F"/>
    <w:rPr>
      <w:noProof/>
      <w:lang w:val="en-GB" w:eastAsia="en-US"/>
    </w:rPr>
  </w:style>
  <w:style w:type="paragraph" w:styleId="CommentSubject">
    <w:name w:val="annotation subject"/>
    <w:basedOn w:val="CommentText"/>
    <w:next w:val="CommentText"/>
    <w:link w:val="CommentSubjectChar"/>
    <w:uiPriority w:val="99"/>
    <w:semiHidden/>
    <w:unhideWhenUsed/>
    <w:rsid w:val="00BF2C5F"/>
    <w:rPr>
      <w:b/>
      <w:bCs/>
    </w:rPr>
  </w:style>
  <w:style w:type="character" w:customStyle="1" w:styleId="CommentSubjectChar">
    <w:name w:val="Comment Subject Char"/>
    <w:basedOn w:val="CommentTextChar"/>
    <w:link w:val="CommentSubject"/>
    <w:uiPriority w:val="99"/>
    <w:semiHidden/>
    <w:rsid w:val="00BF2C5F"/>
    <w:rPr>
      <w:b/>
      <w:bCs/>
      <w:noProof/>
      <w:lang w:val="en-GB" w:eastAsia="en-US"/>
    </w:rPr>
  </w:style>
  <w:style w:type="paragraph" w:styleId="Revision">
    <w:name w:val="Revision"/>
    <w:hidden/>
    <w:uiPriority w:val="99"/>
    <w:semiHidden/>
    <w:rsid w:val="00E1008C"/>
    <w:rPr>
      <w:noProof/>
      <w:sz w:val="24"/>
      <w:szCs w:val="24"/>
      <w:lang w:val="en-GB" w:eastAsia="en-US"/>
    </w:rPr>
  </w:style>
  <w:style w:type="table" w:styleId="TableGrid">
    <w:name w:val="Table Grid"/>
    <w:basedOn w:val="TableNormal"/>
    <w:uiPriority w:val="59"/>
    <w:rsid w:val="00A1651D"/>
    <w:rPr>
      <w:rFonts w:ascii="Cambria" w:eastAsia="Cambria" w:hAnsi="Cambria" w:cs="Arial"/>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1651D"/>
    <w:pPr>
      <w:autoSpaceDE w:val="0"/>
      <w:autoSpaceDN w:val="0"/>
      <w:adjustRightInd w:val="0"/>
    </w:pPr>
    <w:rPr>
      <w:rFonts w:ascii="Calibri" w:eastAsiaTheme="minorHAnsi" w:hAnsi="Calibri" w:cs="Calibri"/>
      <w:color w:val="000000"/>
      <w:sz w:val="24"/>
      <w:szCs w:val="24"/>
      <w:lang w:val="en-GB" w:eastAsia="en-US"/>
    </w:rPr>
  </w:style>
  <w:style w:type="character" w:customStyle="1" w:styleId="emailstyle15">
    <w:name w:val="emailstyle15"/>
    <w:basedOn w:val="DefaultParagraphFont"/>
    <w:semiHidden/>
    <w:rsid w:val="00CE2D7E"/>
    <w:rPr>
      <w:rFonts w:ascii="Calibri" w:hAnsi="Calibri" w:cs="Calibri" w:hint="default"/>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135338">
      <w:bodyDiv w:val="1"/>
      <w:marLeft w:val="0"/>
      <w:marRight w:val="0"/>
      <w:marTop w:val="0"/>
      <w:marBottom w:val="0"/>
      <w:divBdr>
        <w:top w:val="none" w:sz="0" w:space="0" w:color="auto"/>
        <w:left w:val="none" w:sz="0" w:space="0" w:color="auto"/>
        <w:bottom w:val="none" w:sz="0" w:space="0" w:color="auto"/>
        <w:right w:val="none" w:sz="0" w:space="0" w:color="auto"/>
      </w:divBdr>
    </w:div>
    <w:div w:id="520970514">
      <w:bodyDiv w:val="1"/>
      <w:marLeft w:val="0"/>
      <w:marRight w:val="0"/>
      <w:marTop w:val="0"/>
      <w:marBottom w:val="0"/>
      <w:divBdr>
        <w:top w:val="none" w:sz="0" w:space="0" w:color="auto"/>
        <w:left w:val="none" w:sz="0" w:space="0" w:color="auto"/>
        <w:bottom w:val="none" w:sz="0" w:space="0" w:color="auto"/>
        <w:right w:val="none" w:sz="0" w:space="0" w:color="auto"/>
      </w:divBdr>
    </w:div>
    <w:div w:id="747845980">
      <w:bodyDiv w:val="1"/>
      <w:marLeft w:val="0"/>
      <w:marRight w:val="0"/>
      <w:marTop w:val="0"/>
      <w:marBottom w:val="0"/>
      <w:divBdr>
        <w:top w:val="none" w:sz="0" w:space="0" w:color="auto"/>
        <w:left w:val="none" w:sz="0" w:space="0" w:color="auto"/>
        <w:bottom w:val="none" w:sz="0" w:space="0" w:color="auto"/>
        <w:right w:val="none" w:sz="0" w:space="0" w:color="auto"/>
      </w:divBdr>
    </w:div>
    <w:div w:id="772551749">
      <w:bodyDiv w:val="1"/>
      <w:marLeft w:val="0"/>
      <w:marRight w:val="0"/>
      <w:marTop w:val="0"/>
      <w:marBottom w:val="0"/>
      <w:divBdr>
        <w:top w:val="none" w:sz="0" w:space="0" w:color="auto"/>
        <w:left w:val="none" w:sz="0" w:space="0" w:color="auto"/>
        <w:bottom w:val="none" w:sz="0" w:space="0" w:color="auto"/>
        <w:right w:val="none" w:sz="0" w:space="0" w:color="auto"/>
      </w:divBdr>
    </w:div>
    <w:div w:id="923339463">
      <w:bodyDiv w:val="1"/>
      <w:marLeft w:val="0"/>
      <w:marRight w:val="0"/>
      <w:marTop w:val="0"/>
      <w:marBottom w:val="0"/>
      <w:divBdr>
        <w:top w:val="none" w:sz="0" w:space="0" w:color="auto"/>
        <w:left w:val="none" w:sz="0" w:space="0" w:color="auto"/>
        <w:bottom w:val="none" w:sz="0" w:space="0" w:color="auto"/>
        <w:right w:val="none" w:sz="0" w:space="0" w:color="auto"/>
      </w:divBdr>
    </w:div>
    <w:div w:id="956449851">
      <w:bodyDiv w:val="1"/>
      <w:marLeft w:val="0"/>
      <w:marRight w:val="0"/>
      <w:marTop w:val="0"/>
      <w:marBottom w:val="0"/>
      <w:divBdr>
        <w:top w:val="none" w:sz="0" w:space="0" w:color="auto"/>
        <w:left w:val="none" w:sz="0" w:space="0" w:color="auto"/>
        <w:bottom w:val="none" w:sz="0" w:space="0" w:color="auto"/>
        <w:right w:val="none" w:sz="0" w:space="0" w:color="auto"/>
      </w:divBdr>
    </w:div>
    <w:div w:id="1022393457">
      <w:bodyDiv w:val="1"/>
      <w:marLeft w:val="0"/>
      <w:marRight w:val="0"/>
      <w:marTop w:val="0"/>
      <w:marBottom w:val="0"/>
      <w:divBdr>
        <w:top w:val="none" w:sz="0" w:space="0" w:color="auto"/>
        <w:left w:val="none" w:sz="0" w:space="0" w:color="auto"/>
        <w:bottom w:val="none" w:sz="0" w:space="0" w:color="auto"/>
        <w:right w:val="none" w:sz="0" w:space="0" w:color="auto"/>
      </w:divBdr>
    </w:div>
    <w:div w:id="1146581519">
      <w:bodyDiv w:val="1"/>
      <w:marLeft w:val="0"/>
      <w:marRight w:val="0"/>
      <w:marTop w:val="0"/>
      <w:marBottom w:val="0"/>
      <w:divBdr>
        <w:top w:val="none" w:sz="0" w:space="0" w:color="auto"/>
        <w:left w:val="none" w:sz="0" w:space="0" w:color="auto"/>
        <w:bottom w:val="none" w:sz="0" w:space="0" w:color="auto"/>
        <w:right w:val="none" w:sz="0" w:space="0" w:color="auto"/>
      </w:divBdr>
    </w:div>
    <w:div w:id="1308827239">
      <w:bodyDiv w:val="1"/>
      <w:marLeft w:val="0"/>
      <w:marRight w:val="0"/>
      <w:marTop w:val="0"/>
      <w:marBottom w:val="0"/>
      <w:divBdr>
        <w:top w:val="none" w:sz="0" w:space="0" w:color="auto"/>
        <w:left w:val="none" w:sz="0" w:space="0" w:color="auto"/>
        <w:bottom w:val="none" w:sz="0" w:space="0" w:color="auto"/>
        <w:right w:val="none" w:sz="0" w:space="0" w:color="auto"/>
      </w:divBdr>
    </w:div>
    <w:div w:id="1346907606">
      <w:bodyDiv w:val="1"/>
      <w:marLeft w:val="0"/>
      <w:marRight w:val="0"/>
      <w:marTop w:val="0"/>
      <w:marBottom w:val="0"/>
      <w:divBdr>
        <w:top w:val="none" w:sz="0" w:space="0" w:color="auto"/>
        <w:left w:val="none" w:sz="0" w:space="0" w:color="auto"/>
        <w:bottom w:val="none" w:sz="0" w:space="0" w:color="auto"/>
        <w:right w:val="none" w:sz="0" w:space="0" w:color="auto"/>
      </w:divBdr>
    </w:div>
    <w:div w:id="1654793033">
      <w:bodyDiv w:val="1"/>
      <w:marLeft w:val="0"/>
      <w:marRight w:val="0"/>
      <w:marTop w:val="0"/>
      <w:marBottom w:val="0"/>
      <w:divBdr>
        <w:top w:val="none" w:sz="0" w:space="0" w:color="auto"/>
        <w:left w:val="none" w:sz="0" w:space="0" w:color="auto"/>
        <w:bottom w:val="none" w:sz="0" w:space="0" w:color="auto"/>
        <w:right w:val="none" w:sz="0" w:space="0" w:color="auto"/>
      </w:divBdr>
    </w:div>
    <w:div w:id="17811026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yexcr.2013.05.033" TargetMode="External"/><Relationship Id="rId13" Type="http://schemas.openxmlformats.org/officeDocument/2006/relationships/hyperlink" Target="https://doi.org/10.1128/MCB.00998-07" TargetMode="External"/><Relationship Id="rId18" Type="http://schemas.openxmlformats.org/officeDocument/2006/relationships/hyperlink" Target="https://doi.org/10.1007/s10048-021-00648-3" TargetMode="External"/><Relationship Id="rId26" Type="http://schemas.openxmlformats.org/officeDocument/2006/relationships/hyperlink" Target="https://doi.org/10.1186/s12881-020-01159-y" TargetMode="External"/><Relationship Id="rId3" Type="http://schemas.openxmlformats.org/officeDocument/2006/relationships/settings" Target="settings.xml"/><Relationship Id="rId21" Type="http://schemas.openxmlformats.org/officeDocument/2006/relationships/hyperlink" Target="https://doi.org/10.1016/j.tins.2020.05.002" TargetMode="External"/><Relationship Id="rId7" Type="http://schemas.openxmlformats.org/officeDocument/2006/relationships/hyperlink" Target="http://www.teamtrio.org)b" TargetMode="External"/><Relationship Id="rId12" Type="http://schemas.openxmlformats.org/officeDocument/2006/relationships/hyperlink" Target="https://doi.org/10.1242/jcs.113.4.729" TargetMode="External"/><Relationship Id="rId17" Type="http://schemas.openxmlformats.org/officeDocument/2006/relationships/hyperlink" Target="https://doi.org/10.1371/journal.pone.0033634" TargetMode="External"/><Relationship Id="rId25" Type="http://schemas.openxmlformats.org/officeDocument/2006/relationships/hyperlink" Target="https://doi.org/10.4161/sgtp.29769" TargetMode="External"/><Relationship Id="rId2" Type="http://schemas.openxmlformats.org/officeDocument/2006/relationships/styles" Target="styles.xml"/><Relationship Id="rId16" Type="http://schemas.openxmlformats.org/officeDocument/2006/relationships/hyperlink" Target="https://doi.org/10.1073/pnas.1600179113" TargetMode="External"/><Relationship Id="rId20" Type="http://schemas.openxmlformats.org/officeDocument/2006/relationships/hyperlink" Target="https://doi.org/10.1016/j.gene.2004.12.028" TargetMode="External"/><Relationship Id="rId29"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38/sj.onc.1201532" TargetMode="External"/><Relationship Id="rId24" Type="http://schemas.openxmlformats.org/officeDocument/2006/relationships/hyperlink" Target="https://doi.org/10.1038/s41467-017-00472-0" TargetMode="External"/><Relationship Id="rId5" Type="http://schemas.openxmlformats.org/officeDocument/2006/relationships/footnotes" Target="footnotes.xml"/><Relationship Id="rId15" Type="http://schemas.openxmlformats.org/officeDocument/2006/relationships/hyperlink" Target="https://doi.org/10.1101/gad.1256405" TargetMode="External"/><Relationship Id="rId23" Type="http://schemas.openxmlformats.org/officeDocument/2006/relationships/hyperlink" Target="https://doi.org/10.1042/BC20050009" TargetMode="External"/><Relationship Id="rId28" Type="http://schemas.openxmlformats.org/officeDocument/2006/relationships/footer" Target="footer1.xml"/><Relationship Id="rId10" Type="http://schemas.openxmlformats.org/officeDocument/2006/relationships/hyperlink" Target="https://doi.org/10.1016/j.ajhg.2020.01.018" TargetMode="External"/><Relationship Id="rId19" Type="http://schemas.openxmlformats.org/officeDocument/2006/relationships/hyperlink" Target="https://doi.org/10.1016/j.ejpn.2020.12.011" TargetMode="Externa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doi.org/10.1093/hmg/ddv618" TargetMode="External"/><Relationship Id="rId14" Type="http://schemas.openxmlformats.org/officeDocument/2006/relationships/hyperlink" Target="https://doi.org/10.1073/pnas.93.11.5466" TargetMode="External"/><Relationship Id="rId22" Type="http://schemas.openxmlformats.org/officeDocument/2006/relationships/hyperlink" Target="https://doi.org/10.1136/jmedgenet-2016-103942" TargetMode="External"/><Relationship Id="rId27" Type="http://schemas.openxmlformats.org/officeDocument/2006/relationships/hyperlink" Target="https://doi.org/10.1016/j.pneurobio.2011.04.011"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22</Pages>
  <Words>6314</Words>
  <Characters>35990</Characters>
  <Application>Microsoft Office Word</Application>
  <DocSecurity>0</DocSecurity>
  <Lines>299</Lines>
  <Paragraphs>8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Title in Bold – brief and punchy; provide a couple of alternatives</vt:lpstr>
      <vt:lpstr>Title in Bold – brief and punchy; provide a couple of alternatives</vt:lpstr>
    </vt:vector>
  </TitlesOfParts>
  <Company>University of Glasgow</Company>
  <LinksUpToDate>false</LinksUpToDate>
  <CharactersWithSpaces>42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in Bold – brief and punchy; provide a couple of alternatives</dc:title>
  <dc:creator>S Faisal Ahmed</dc:creator>
  <cp:lastModifiedBy>Gazdagh, Gabriella</cp:lastModifiedBy>
  <cp:revision>3</cp:revision>
  <dcterms:created xsi:type="dcterms:W3CDTF">2023-03-08T15:07:00Z</dcterms:created>
  <dcterms:modified xsi:type="dcterms:W3CDTF">2023-03-08T15:09:00Z</dcterms:modified>
</cp:coreProperties>
</file>